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372FC48C" w14:textId="77777777" w:rsidR="00915A71" w:rsidRDefault="00915A71" w:rsidP="00915A71">
      <w:pPr>
        <w:spacing w:after="0" w:line="240" w:lineRule="auto"/>
        <w:rPr>
          <w:rFonts w:ascii="Times New Roman" w:hAnsi="Times New Roman" w:cs="Times New Roman"/>
          <w:sz w:val="24"/>
          <w:szCs w:val="24"/>
        </w:rPr>
      </w:pPr>
      <w:r w:rsidRPr="00C63CCD">
        <w:rPr>
          <w:rFonts w:ascii="Times New Roman" w:hAnsi="Times New Roman" w:cs="Times New Roman"/>
          <w:sz w:val="24"/>
          <w:szCs w:val="24"/>
        </w:rPr>
        <w:t>Amirul Fahmie bin Abdul Razak</w:t>
      </w:r>
    </w:p>
    <w:p w14:paraId="3E93F105" w14:textId="77777777" w:rsidR="00915A71" w:rsidRDefault="00915A71" w:rsidP="00915A71">
      <w:pPr>
        <w:spacing w:after="0" w:line="240" w:lineRule="auto"/>
        <w:rPr>
          <w:rFonts w:ascii="Times New Roman" w:hAnsi="Times New Roman" w:cs="Times New Roman"/>
          <w:sz w:val="24"/>
          <w:szCs w:val="24"/>
        </w:rPr>
      </w:pPr>
      <w:r>
        <w:rPr>
          <w:rFonts w:ascii="Times New Roman" w:hAnsi="Times New Roman" w:cs="Times New Roman"/>
          <w:sz w:val="24"/>
          <w:szCs w:val="24"/>
        </w:rPr>
        <w:t>PhD Student</w:t>
      </w:r>
    </w:p>
    <w:p w14:paraId="4C923591" w14:textId="77777777" w:rsidR="00915A71" w:rsidRDefault="00915A71" w:rsidP="00915A71">
      <w:pPr>
        <w:spacing w:after="0" w:line="240" w:lineRule="auto"/>
        <w:rPr>
          <w:rFonts w:ascii="Times New Roman" w:hAnsi="Times New Roman" w:cs="Times New Roman"/>
          <w:sz w:val="24"/>
          <w:szCs w:val="24"/>
        </w:rPr>
      </w:pPr>
      <w:r>
        <w:rPr>
          <w:rFonts w:ascii="Times New Roman" w:hAnsi="Times New Roman" w:cs="Times New Roman"/>
          <w:sz w:val="24"/>
          <w:szCs w:val="24"/>
        </w:rPr>
        <w:t>Department of Educational Management, Planning &amp; Policy</w:t>
      </w:r>
    </w:p>
    <w:p w14:paraId="201DD2F8" w14:textId="77777777" w:rsidR="00915A71" w:rsidRDefault="00915A71" w:rsidP="00915A71">
      <w:pPr>
        <w:spacing w:after="0" w:line="240" w:lineRule="auto"/>
        <w:rPr>
          <w:rFonts w:ascii="Times New Roman" w:hAnsi="Times New Roman" w:cs="Times New Roman"/>
          <w:sz w:val="24"/>
          <w:szCs w:val="24"/>
        </w:rPr>
      </w:pPr>
      <w:r>
        <w:rPr>
          <w:rFonts w:ascii="Times New Roman" w:hAnsi="Times New Roman" w:cs="Times New Roman"/>
          <w:sz w:val="24"/>
          <w:szCs w:val="24"/>
        </w:rPr>
        <w:t>Faculty of Education University of Malaya</w:t>
      </w:r>
    </w:p>
    <w:p w14:paraId="33333F06" w14:textId="77777777" w:rsidR="00915A71" w:rsidRDefault="00915A71" w:rsidP="00915A71">
      <w:pPr>
        <w:spacing w:after="0" w:line="240" w:lineRule="auto"/>
        <w:rPr>
          <w:rStyle w:val="Hyperlink"/>
          <w:rFonts w:ascii="Times New Roman" w:hAnsi="Times New Roman" w:cs="Times New Roman"/>
          <w:color w:val="auto"/>
          <w:sz w:val="24"/>
          <w:szCs w:val="24"/>
          <w:u w:val="none"/>
        </w:rPr>
      </w:pPr>
      <w:hyperlink r:id="rId5" w:history="1">
        <w:r w:rsidRPr="001F14BA">
          <w:rPr>
            <w:rStyle w:val="Hyperlink"/>
            <w:rFonts w:ascii="Times New Roman" w:hAnsi="Times New Roman" w:cs="Times New Roman"/>
            <w:color w:val="auto"/>
            <w:sz w:val="24"/>
            <w:szCs w:val="24"/>
          </w:rPr>
          <w:t>amirulfahmie89@gmail.com</w:t>
        </w:r>
      </w:hyperlink>
    </w:p>
    <w:p w14:paraId="2FDB8931" w14:textId="55D739D0" w:rsidR="00915A71" w:rsidRDefault="00915A71" w:rsidP="00915A71">
      <w:pPr>
        <w:tabs>
          <w:tab w:val="left" w:pos="2235"/>
        </w:tabs>
        <w:spacing w:after="0" w:line="240" w:lineRule="auto"/>
        <w:rPr>
          <w:rStyle w:val="Hyperlink"/>
          <w:rFonts w:ascii="Times New Roman" w:hAnsi="Times New Roman" w:cs="Times New Roman"/>
          <w:color w:val="auto"/>
          <w:sz w:val="24"/>
          <w:szCs w:val="24"/>
          <w:u w:val="none"/>
        </w:rPr>
      </w:pPr>
      <w:r>
        <w:rPr>
          <w:rStyle w:val="Hyperlink"/>
          <w:rFonts w:ascii="Times New Roman" w:hAnsi="Times New Roman" w:cs="Times New Roman"/>
          <w:color w:val="auto"/>
          <w:sz w:val="24"/>
          <w:szCs w:val="24"/>
          <w:u w:val="none"/>
        </w:rPr>
        <w:t>0174186040</w:t>
      </w:r>
      <w:r>
        <w:rPr>
          <w:rStyle w:val="Hyperlink"/>
          <w:rFonts w:ascii="Times New Roman" w:hAnsi="Times New Roman" w:cs="Times New Roman"/>
          <w:color w:val="auto"/>
          <w:sz w:val="24"/>
          <w:szCs w:val="24"/>
          <w:u w:val="none"/>
        </w:rPr>
        <w:tab/>
      </w:r>
    </w:p>
    <w:p w14:paraId="566CE1A1" w14:textId="1EC2996A" w:rsidR="00915A71" w:rsidRPr="00915A71" w:rsidRDefault="00915A71" w:rsidP="00915A71">
      <w:pPr>
        <w:tabs>
          <w:tab w:val="left" w:pos="2235"/>
        </w:tabs>
        <w:spacing w:after="0" w:line="240" w:lineRule="auto"/>
        <w:jc w:val="both"/>
        <w:rPr>
          <w:rFonts w:ascii="Times New Roman" w:hAnsi="Times New Roman" w:cs="Times New Roman"/>
          <w:sz w:val="24"/>
          <w:szCs w:val="24"/>
        </w:rPr>
      </w:pPr>
      <w:r w:rsidRPr="00915A71">
        <w:rPr>
          <w:rFonts w:ascii="Times New Roman" w:hAnsi="Times New Roman" w:cs="Times New Roman"/>
          <w:b/>
          <w:bCs/>
          <w:color w:val="000000"/>
          <w:sz w:val="24"/>
          <w:szCs w:val="24"/>
        </w:rPr>
        <w:t xml:space="preserve">Amirul Fahmie Abdul Razak </w:t>
      </w:r>
      <w:r w:rsidRPr="00915A71">
        <w:rPr>
          <w:rFonts w:ascii="Times New Roman" w:hAnsi="Times New Roman" w:cs="Times New Roman"/>
          <w:noProof/>
          <w:color w:val="000000"/>
          <w:sz w:val="24"/>
          <w:szCs w:val="24"/>
          <w:lang w:val="en-AU" w:eastAsia="en-AU"/>
        </w:rPr>
        <w:drawing>
          <wp:inline distT="0" distB="0" distL="0" distR="0" wp14:anchorId="2A84497B" wp14:editId="3003C296">
            <wp:extent cx="114935" cy="114935"/>
            <wp:effectExtent l="0" t="0" r="0" b="0"/>
            <wp:docPr id="30" name="Picture 30">
              <a:hlinkClick xmlns:a="http://schemas.openxmlformats.org/drawingml/2006/main" r:id="rId6"/>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a:hlinkClick r:id="rId6"/>
                    </pic:cNvPr>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Pr="00915A71">
        <w:rPr>
          <w:rFonts w:ascii="Times New Roman" w:hAnsi="Times New Roman" w:cs="Times New Roman"/>
          <w:color w:val="000000"/>
          <w:sz w:val="24"/>
          <w:szCs w:val="24"/>
        </w:rPr>
        <w:t xml:space="preserve"> </w:t>
      </w:r>
      <w:r w:rsidRPr="00915A71">
        <w:rPr>
          <w:rFonts w:ascii="Times New Roman" w:hAnsi="Times New Roman" w:cs="Times New Roman"/>
          <w:noProof/>
          <w:color w:val="000000"/>
          <w:sz w:val="24"/>
          <w:szCs w:val="24"/>
          <w:lang w:val="en-AU" w:eastAsia="en-AU"/>
        </w:rPr>
        <w:drawing>
          <wp:inline distT="0" distB="0" distL="0" distR="0" wp14:anchorId="1B4CB23C" wp14:editId="685E750C">
            <wp:extent cx="114935" cy="114935"/>
            <wp:effectExtent l="0" t="0" r="0" b="0"/>
            <wp:docPr id="31" name="Picture 31">
              <a:hlinkClick xmlns:a="http://schemas.openxmlformats.org/drawingml/2006/main" r:id="rId8"/>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a:hlinkClick r:id="rId8"/>
                    </pic:cNvPr>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Pr="00915A71">
        <w:rPr>
          <w:rFonts w:ascii="Times New Roman" w:hAnsi="Times New Roman" w:cs="Times New Roman"/>
          <w:color w:val="000000"/>
          <w:sz w:val="24"/>
          <w:szCs w:val="24"/>
        </w:rPr>
        <w:t xml:space="preserve"> is a dedicated researcher at the University of Malaya, under a Malaysian Ministry of Education scholarship. With nine years of experience in the governmental sector, Amirul has excelled in roles such as Student Affairs Officer, Auditor, Program Accreditation Officer, and English Teacher. He holds a Master's in Education Administration from Universiti Putra Malaysia and a Bachelor's in Education (TEFL) from Queensland University of Technology. Amirul is known for his leadership, problem-solving skills, and proficiency in English and Bahasa Malaysia. He has written a number of articles in the education leadership field.</w:t>
      </w:r>
    </w:p>
    <w:p w14:paraId="5005953B" w14:textId="77777777" w:rsidR="00915A71" w:rsidRDefault="00915A71" w:rsidP="00915A71">
      <w:pPr>
        <w:spacing w:after="0" w:line="240" w:lineRule="auto"/>
        <w:rPr>
          <w:rFonts w:ascii="Times New Roman" w:hAnsi="Times New Roman" w:cs="Times New Roman"/>
          <w:sz w:val="24"/>
          <w:szCs w:val="24"/>
        </w:rPr>
      </w:pPr>
    </w:p>
    <w:p w14:paraId="585E77B2" w14:textId="77777777" w:rsidR="00915A71" w:rsidRDefault="00915A71" w:rsidP="00915A71">
      <w:pPr>
        <w:spacing w:after="0" w:line="240" w:lineRule="auto"/>
        <w:rPr>
          <w:rFonts w:ascii="Times New Roman" w:hAnsi="Times New Roman" w:cs="Times New Roman"/>
          <w:sz w:val="24"/>
          <w:szCs w:val="24"/>
        </w:rPr>
      </w:pPr>
    </w:p>
    <w:p w14:paraId="013AE04A" w14:textId="77777777" w:rsidR="00915A71" w:rsidRDefault="00915A71" w:rsidP="00915A71">
      <w:pPr>
        <w:spacing w:after="0" w:line="240" w:lineRule="auto"/>
        <w:rPr>
          <w:rFonts w:ascii="Times New Roman" w:hAnsi="Times New Roman" w:cs="Times New Roman"/>
          <w:sz w:val="24"/>
          <w:szCs w:val="24"/>
        </w:rPr>
      </w:pPr>
      <w:r>
        <w:rPr>
          <w:rFonts w:ascii="Times New Roman" w:hAnsi="Times New Roman" w:cs="Times New Roman"/>
          <w:sz w:val="24"/>
          <w:szCs w:val="24"/>
        </w:rPr>
        <w:t>Muhammad Faizal bin A. Ghani (PhD)</w:t>
      </w:r>
    </w:p>
    <w:p w14:paraId="4ABB20EB" w14:textId="77777777" w:rsidR="00915A71" w:rsidRDefault="00915A71" w:rsidP="00915A71">
      <w:pPr>
        <w:spacing w:after="0" w:line="240" w:lineRule="auto"/>
        <w:rPr>
          <w:rFonts w:ascii="Times New Roman" w:hAnsi="Times New Roman" w:cs="Times New Roman"/>
          <w:sz w:val="24"/>
          <w:szCs w:val="24"/>
        </w:rPr>
      </w:pPr>
      <w:r>
        <w:rPr>
          <w:rFonts w:ascii="Times New Roman" w:hAnsi="Times New Roman" w:cs="Times New Roman"/>
          <w:sz w:val="24"/>
          <w:szCs w:val="24"/>
        </w:rPr>
        <w:t>Associate Profesor</w:t>
      </w:r>
    </w:p>
    <w:p w14:paraId="07EAAD65" w14:textId="77777777" w:rsidR="00915A71" w:rsidRDefault="00915A71" w:rsidP="00915A71">
      <w:pPr>
        <w:spacing w:after="0" w:line="240" w:lineRule="auto"/>
        <w:rPr>
          <w:rFonts w:ascii="Times New Roman" w:hAnsi="Times New Roman" w:cs="Times New Roman"/>
          <w:sz w:val="24"/>
          <w:szCs w:val="24"/>
        </w:rPr>
      </w:pPr>
      <w:r>
        <w:rPr>
          <w:rFonts w:ascii="Times New Roman" w:hAnsi="Times New Roman" w:cs="Times New Roman"/>
          <w:sz w:val="24"/>
          <w:szCs w:val="24"/>
        </w:rPr>
        <w:t>Department of Educational Management, Planning &amp; Policy</w:t>
      </w:r>
    </w:p>
    <w:p w14:paraId="510AA859" w14:textId="77777777" w:rsidR="00915A71" w:rsidRDefault="00915A71" w:rsidP="00915A71">
      <w:pPr>
        <w:spacing w:after="0" w:line="240" w:lineRule="auto"/>
        <w:rPr>
          <w:rFonts w:ascii="Times New Roman" w:hAnsi="Times New Roman" w:cs="Times New Roman"/>
          <w:sz w:val="24"/>
          <w:szCs w:val="24"/>
        </w:rPr>
      </w:pPr>
      <w:r>
        <w:rPr>
          <w:rFonts w:ascii="Times New Roman" w:hAnsi="Times New Roman" w:cs="Times New Roman"/>
          <w:sz w:val="24"/>
          <w:szCs w:val="24"/>
        </w:rPr>
        <w:t>Faculty of Education University of Malaya</w:t>
      </w:r>
    </w:p>
    <w:p w14:paraId="20E94210" w14:textId="77777777" w:rsidR="00915A71" w:rsidRPr="00252B16" w:rsidRDefault="00915A71" w:rsidP="00915A71">
      <w:pPr>
        <w:spacing w:after="0" w:line="240" w:lineRule="auto"/>
        <w:rPr>
          <w:rFonts w:ascii="Times New Roman" w:hAnsi="Times New Roman" w:cs="Times New Roman"/>
          <w:sz w:val="24"/>
          <w:szCs w:val="24"/>
        </w:rPr>
      </w:pPr>
      <w:hyperlink r:id="rId10" w:history="1">
        <w:r w:rsidRPr="00252B16">
          <w:rPr>
            <w:rStyle w:val="Hyperlink"/>
            <w:rFonts w:ascii="Times New Roman" w:hAnsi="Times New Roman" w:cs="Times New Roman"/>
            <w:color w:val="auto"/>
            <w:sz w:val="24"/>
            <w:szCs w:val="24"/>
          </w:rPr>
          <w:t>mdfaizal@um.edu.my</w:t>
        </w:r>
      </w:hyperlink>
    </w:p>
    <w:p w14:paraId="2F983096" w14:textId="138924EC" w:rsidR="00915A71" w:rsidRDefault="00915A71" w:rsidP="00915A71">
      <w:pPr>
        <w:spacing w:after="0" w:line="240" w:lineRule="auto"/>
        <w:rPr>
          <w:rFonts w:ascii="Times New Roman" w:hAnsi="Times New Roman" w:cs="Times New Roman"/>
          <w:sz w:val="24"/>
          <w:szCs w:val="24"/>
        </w:rPr>
      </w:pPr>
      <w:r>
        <w:rPr>
          <w:rFonts w:ascii="Times New Roman" w:hAnsi="Times New Roman" w:cs="Times New Roman"/>
          <w:sz w:val="24"/>
          <w:szCs w:val="24"/>
        </w:rPr>
        <w:t>01112377418</w:t>
      </w:r>
    </w:p>
    <w:p w14:paraId="425481C8" w14:textId="54970222" w:rsidR="00915A71" w:rsidRPr="00915A71" w:rsidRDefault="00915A71" w:rsidP="00915A71">
      <w:pPr>
        <w:spacing w:after="0" w:line="240" w:lineRule="auto"/>
        <w:jc w:val="both"/>
        <w:rPr>
          <w:rFonts w:ascii="Times New Roman" w:hAnsi="Times New Roman" w:cs="Times New Roman"/>
          <w:sz w:val="36"/>
          <w:szCs w:val="36"/>
        </w:rPr>
      </w:pPr>
      <w:r w:rsidRPr="00915A71">
        <w:rPr>
          <w:rFonts w:ascii="Times New Roman" w:hAnsi="Times New Roman" w:cs="Times New Roman"/>
          <w:b/>
          <w:bCs/>
          <w:color w:val="000000"/>
          <w:sz w:val="24"/>
          <w:szCs w:val="24"/>
        </w:rPr>
        <w:t xml:space="preserve">Muhammad Faizal A. Ghani </w:t>
      </w:r>
      <w:r w:rsidRPr="00915A71">
        <w:rPr>
          <w:rFonts w:ascii="Times New Roman" w:hAnsi="Times New Roman" w:cs="Times New Roman"/>
          <w:noProof/>
          <w:color w:val="000000"/>
          <w:sz w:val="24"/>
          <w:szCs w:val="24"/>
          <w:lang w:val="en-AU" w:eastAsia="en-AU"/>
        </w:rPr>
        <w:drawing>
          <wp:inline distT="0" distB="0" distL="0" distR="0" wp14:anchorId="10F608D1" wp14:editId="49BCF6C4">
            <wp:extent cx="114935" cy="114935"/>
            <wp:effectExtent l="0" t="0" r="0" b="0"/>
            <wp:docPr id="23" name="Picture 23">
              <a:hlinkClick xmlns:a="http://schemas.openxmlformats.org/drawingml/2006/main" r:id="rId1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a:hlinkClick r:id="rId11"/>
                    </pic:cNvPr>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Pr="00915A71">
        <w:rPr>
          <w:rFonts w:ascii="Times New Roman" w:hAnsi="Times New Roman" w:cs="Times New Roman"/>
          <w:color w:val="000000"/>
          <w:sz w:val="24"/>
          <w:szCs w:val="24"/>
        </w:rPr>
        <w:t xml:space="preserve"> </w:t>
      </w:r>
      <w:r w:rsidRPr="00915A71">
        <w:rPr>
          <w:rFonts w:ascii="Times New Roman" w:hAnsi="Times New Roman" w:cs="Times New Roman"/>
          <w:noProof/>
          <w:color w:val="000000"/>
          <w:sz w:val="24"/>
          <w:szCs w:val="24"/>
          <w:lang w:val="en-AU" w:eastAsia="en-AU"/>
        </w:rPr>
        <w:drawing>
          <wp:inline distT="0" distB="0" distL="0" distR="0" wp14:anchorId="7153A9EC" wp14:editId="31AAB214">
            <wp:extent cx="114935" cy="114935"/>
            <wp:effectExtent l="0" t="0" r="0" b="0"/>
            <wp:docPr id="24" name="Picture 24">
              <a:hlinkClick xmlns:a="http://schemas.openxmlformats.org/drawingml/2006/main" r:id="rId12"/>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a:hlinkClick r:id="rId12"/>
                    </pic:cNvPr>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Pr="00915A71">
        <w:rPr>
          <w:rFonts w:ascii="Times New Roman" w:hAnsi="Times New Roman" w:cs="Times New Roman"/>
          <w:color w:val="000000"/>
          <w:sz w:val="24"/>
          <w:szCs w:val="24"/>
        </w:rPr>
        <w:t xml:space="preserve"> </w:t>
      </w:r>
      <w:r w:rsidRPr="00915A71">
        <w:rPr>
          <w:rFonts w:ascii="Times New Roman" w:hAnsi="Times New Roman" w:cs="Times New Roman"/>
          <w:noProof/>
          <w:color w:val="000000"/>
          <w:sz w:val="24"/>
          <w:szCs w:val="24"/>
          <w:lang w:val="en-AU" w:eastAsia="en-AU"/>
        </w:rPr>
        <w:drawing>
          <wp:inline distT="0" distB="0" distL="0" distR="0" wp14:anchorId="7C7E801B" wp14:editId="1C0579A8">
            <wp:extent cx="114935" cy="114935"/>
            <wp:effectExtent l="0" t="0" r="0" b="0"/>
            <wp:docPr id="25" name="Graphic 25">
              <a:hlinkClick xmlns:a="http://schemas.openxmlformats.org/drawingml/2006/main" r:id="rId13"/>
            </wp:docPr>
            <wp:cNvGraphicFramePr/>
            <a:graphic xmlns:a="http://schemas.openxmlformats.org/drawingml/2006/main">
              <a:graphicData uri="http://schemas.openxmlformats.org/drawingml/2006/picture">
                <pic:pic xmlns:pic="http://schemas.openxmlformats.org/drawingml/2006/picture">
                  <pic:nvPicPr>
                    <pic:cNvPr id="25" name="Graphic 25">
                      <a:hlinkClick r:id="rId13"/>
                    </pic:cNvPr>
                    <pic:cNvPicPr/>
                  </pic:nvPicPr>
                  <pic:blipFill>
                    <a:blip r:embed="rId14" cstate="print">
                      <a:extLst>
                        <a:ext uri="{28A0092B-C50C-407E-A947-70E740481C1C}">
                          <a14:useLocalDpi xmlns:a14="http://schemas.microsoft.com/office/drawing/2010/main" val="0"/>
                        </a:ext>
                        <a:ext uri="{96DAC541-7B7A-43D3-8B79-37D633B846F1}">
                          <asvg:svgBlip xmlns:asvg="http://schemas.microsoft.com/office/drawing/2016/SVG/main" r:embed="rId15"/>
                        </a:ext>
                      </a:extLst>
                    </a:blip>
                    <a:stretch>
                      <a:fillRect/>
                    </a:stretch>
                  </pic:blipFill>
                  <pic:spPr>
                    <a:xfrm>
                      <a:off x="0" y="0"/>
                      <a:ext cx="114935" cy="114935"/>
                    </a:xfrm>
                    <a:prstGeom prst="rect">
                      <a:avLst/>
                    </a:prstGeom>
                  </pic:spPr>
                </pic:pic>
              </a:graphicData>
            </a:graphic>
          </wp:inline>
        </w:drawing>
      </w:r>
      <w:r w:rsidRPr="00915A71">
        <w:rPr>
          <w:rFonts w:ascii="Times New Roman" w:hAnsi="Times New Roman" w:cs="Times New Roman"/>
          <w:color w:val="000000"/>
          <w:sz w:val="24"/>
          <w:szCs w:val="24"/>
        </w:rPr>
        <w:t xml:space="preserve"> is an Associate Professor in the Department of Educational Management, Administration and Policy, Faculty of Education, University of Malaya, Kuala Lumpur. His expertise is Educational Leadership focusing on Educational Management and Administration, and School Finance. His expertise is for the benefit of society by sharing some academic knowledge, skills, and value in the forms of reading material such as publishing nine academic books and two hunderd articles. His latest academic book entitled “Professional Learning Communities:  Theories and Practices”. In terms of delivering an academic speech, he has been selected to be keynote speakers and invited speakers for some international and national conferences, seminars, and workshops. In the research area, besides being an evaluator for research proposals of his university’s academic staff, he has been awarded more than USD80,000 research grants for his interest in Effective School, Educational Leadership, School Finance, and Principalship. Therefore, all experiences of him are put in the shape of a journal namely Journal of Educational Leadership by appointing him as an editor besides being an editorial board for some international journals like Bannu University Research Journal in Education, Journal of Economics and Finance, European Journal of Educational and Social Sciences and International Journal of Education Teaching and Learning. </w:t>
      </w:r>
    </w:p>
    <w:p w14:paraId="0B28900C" w14:textId="77777777" w:rsidR="00915A71" w:rsidRDefault="00915A71" w:rsidP="00915A71">
      <w:pPr>
        <w:spacing w:after="0" w:line="240" w:lineRule="auto"/>
        <w:rPr>
          <w:rFonts w:ascii="Times New Roman" w:hAnsi="Times New Roman" w:cs="Times New Roman"/>
          <w:sz w:val="24"/>
          <w:szCs w:val="24"/>
        </w:rPr>
      </w:pPr>
    </w:p>
    <w:p w14:paraId="7F291786" w14:textId="77777777" w:rsidR="00915A71" w:rsidRDefault="00915A71" w:rsidP="00915A71">
      <w:pPr>
        <w:spacing w:after="0" w:line="240" w:lineRule="auto"/>
        <w:rPr>
          <w:rFonts w:ascii="Times New Roman" w:hAnsi="Times New Roman" w:cs="Times New Roman"/>
          <w:sz w:val="24"/>
          <w:szCs w:val="24"/>
        </w:rPr>
      </w:pPr>
    </w:p>
    <w:p w14:paraId="7C8CBCFC" w14:textId="77777777" w:rsidR="00915A71" w:rsidRDefault="00915A71" w:rsidP="00915A71">
      <w:pPr>
        <w:spacing w:after="0" w:line="240" w:lineRule="auto"/>
        <w:rPr>
          <w:rFonts w:ascii="Times New Roman" w:hAnsi="Times New Roman" w:cs="Times New Roman"/>
          <w:sz w:val="24"/>
          <w:szCs w:val="24"/>
        </w:rPr>
      </w:pPr>
      <w:r>
        <w:rPr>
          <w:rFonts w:ascii="Times New Roman" w:hAnsi="Times New Roman" w:cs="Times New Roman"/>
          <w:sz w:val="24"/>
          <w:szCs w:val="24"/>
        </w:rPr>
        <w:t>Norfariza binti Mohd Radzi (PhD)</w:t>
      </w:r>
    </w:p>
    <w:p w14:paraId="3E3B0F3A" w14:textId="77777777" w:rsidR="00915A71" w:rsidRDefault="00915A71" w:rsidP="00915A71">
      <w:pPr>
        <w:spacing w:after="0" w:line="240" w:lineRule="auto"/>
        <w:rPr>
          <w:rFonts w:ascii="Times New Roman" w:hAnsi="Times New Roman" w:cs="Times New Roman"/>
          <w:sz w:val="24"/>
          <w:szCs w:val="24"/>
        </w:rPr>
      </w:pPr>
      <w:r>
        <w:rPr>
          <w:rFonts w:ascii="Times New Roman" w:hAnsi="Times New Roman" w:cs="Times New Roman"/>
          <w:sz w:val="24"/>
          <w:szCs w:val="24"/>
        </w:rPr>
        <w:t>Senior Lecturer</w:t>
      </w:r>
    </w:p>
    <w:p w14:paraId="7AC3EB53" w14:textId="77777777" w:rsidR="00915A71" w:rsidRDefault="00915A71" w:rsidP="00915A71">
      <w:pPr>
        <w:spacing w:after="0" w:line="240" w:lineRule="auto"/>
        <w:rPr>
          <w:rFonts w:ascii="Times New Roman" w:hAnsi="Times New Roman" w:cs="Times New Roman"/>
          <w:sz w:val="24"/>
          <w:szCs w:val="24"/>
        </w:rPr>
      </w:pPr>
      <w:r>
        <w:rPr>
          <w:rFonts w:ascii="Times New Roman" w:hAnsi="Times New Roman" w:cs="Times New Roman"/>
          <w:sz w:val="24"/>
          <w:szCs w:val="24"/>
        </w:rPr>
        <w:t>Department of Educational Management, Planning &amp; Policy</w:t>
      </w:r>
    </w:p>
    <w:p w14:paraId="4927C564" w14:textId="77777777" w:rsidR="00915A71" w:rsidRDefault="00915A71" w:rsidP="00915A71">
      <w:pPr>
        <w:spacing w:after="0" w:line="240" w:lineRule="auto"/>
        <w:rPr>
          <w:rFonts w:ascii="Times New Roman" w:hAnsi="Times New Roman" w:cs="Times New Roman"/>
          <w:sz w:val="24"/>
          <w:szCs w:val="24"/>
        </w:rPr>
      </w:pPr>
      <w:r>
        <w:rPr>
          <w:rFonts w:ascii="Times New Roman" w:hAnsi="Times New Roman" w:cs="Times New Roman"/>
          <w:sz w:val="24"/>
          <w:szCs w:val="24"/>
        </w:rPr>
        <w:t>Faculty of Education University of Malaya</w:t>
      </w:r>
    </w:p>
    <w:p w14:paraId="15CC5915" w14:textId="4679D422" w:rsidR="00915A71" w:rsidRPr="00915A71" w:rsidRDefault="00915A71" w:rsidP="00915A71">
      <w:pPr>
        <w:spacing w:after="0" w:line="240" w:lineRule="auto"/>
        <w:rPr>
          <w:rFonts w:ascii="Times New Roman" w:hAnsi="Times New Roman" w:cs="Times New Roman"/>
          <w:sz w:val="24"/>
          <w:szCs w:val="24"/>
        </w:rPr>
      </w:pPr>
      <w:hyperlink r:id="rId16" w:history="1">
        <w:r w:rsidRPr="00915A71">
          <w:rPr>
            <w:rStyle w:val="Hyperlink"/>
            <w:rFonts w:ascii="Times New Roman" w:hAnsi="Times New Roman" w:cs="Times New Roman"/>
            <w:color w:val="auto"/>
            <w:sz w:val="24"/>
            <w:szCs w:val="24"/>
          </w:rPr>
          <w:t>norfariza@um.edu.my</w:t>
        </w:r>
      </w:hyperlink>
    </w:p>
    <w:p w14:paraId="10B9D5A3" w14:textId="0E45F5BF" w:rsidR="00915A71" w:rsidRDefault="00915A71" w:rsidP="00915A71">
      <w:pPr>
        <w:spacing w:after="0" w:line="240" w:lineRule="auto"/>
        <w:rPr>
          <w:rFonts w:ascii="Times New Roman" w:hAnsi="Times New Roman" w:cs="Times New Roman"/>
          <w:sz w:val="24"/>
          <w:szCs w:val="24"/>
        </w:rPr>
      </w:pPr>
      <w:r>
        <w:rPr>
          <w:rFonts w:ascii="Times New Roman" w:hAnsi="Times New Roman" w:cs="Times New Roman"/>
          <w:sz w:val="24"/>
          <w:szCs w:val="24"/>
        </w:rPr>
        <w:t>0192501519</w:t>
      </w:r>
    </w:p>
    <w:p w14:paraId="5DFC28EB" w14:textId="1D8BEB56" w:rsidR="00915A71" w:rsidRPr="00915A71" w:rsidRDefault="00915A71" w:rsidP="00915A71">
      <w:pPr>
        <w:spacing w:after="0" w:line="240" w:lineRule="auto"/>
        <w:jc w:val="both"/>
        <w:rPr>
          <w:rFonts w:ascii="Times New Roman" w:hAnsi="Times New Roman" w:cs="Times New Roman"/>
          <w:sz w:val="24"/>
          <w:szCs w:val="24"/>
        </w:rPr>
      </w:pPr>
      <w:r w:rsidRPr="00915A71">
        <w:rPr>
          <w:rFonts w:ascii="Times New Roman" w:hAnsi="Times New Roman" w:cs="Times New Roman"/>
          <w:b/>
          <w:bCs/>
          <w:color w:val="000000"/>
          <w:sz w:val="24"/>
          <w:szCs w:val="24"/>
        </w:rPr>
        <w:t xml:space="preserve">Dr. Norfariza Mohd Radzi </w:t>
      </w:r>
      <w:r w:rsidRPr="00915A71">
        <w:rPr>
          <w:rFonts w:ascii="Times New Roman" w:hAnsi="Times New Roman" w:cs="Times New Roman"/>
          <w:noProof/>
          <w:color w:val="000000"/>
          <w:sz w:val="24"/>
          <w:szCs w:val="24"/>
          <w:lang w:val="en-AU" w:eastAsia="en-AU"/>
        </w:rPr>
        <w:drawing>
          <wp:inline distT="0" distB="0" distL="0" distR="0" wp14:anchorId="1BD00455" wp14:editId="1642EC4D">
            <wp:extent cx="114935" cy="114935"/>
            <wp:effectExtent l="0" t="0" r="0" b="0"/>
            <wp:docPr id="1300906376" name="Picture 1300906376">
              <a:hlinkClick xmlns:a="http://schemas.openxmlformats.org/drawingml/2006/main" r:id="rId1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a:hlinkClick r:id="rId11"/>
                    </pic:cNvPr>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Pr="00915A71">
        <w:rPr>
          <w:rFonts w:ascii="Times New Roman" w:hAnsi="Times New Roman" w:cs="Times New Roman"/>
          <w:color w:val="000000"/>
          <w:sz w:val="24"/>
          <w:szCs w:val="24"/>
        </w:rPr>
        <w:t xml:space="preserve"> </w:t>
      </w:r>
      <w:r w:rsidRPr="00915A71">
        <w:rPr>
          <w:rFonts w:ascii="Times New Roman" w:hAnsi="Times New Roman" w:cs="Times New Roman"/>
          <w:noProof/>
          <w:color w:val="000000"/>
          <w:sz w:val="24"/>
          <w:szCs w:val="24"/>
          <w:lang w:val="en-AU" w:eastAsia="en-AU"/>
        </w:rPr>
        <w:drawing>
          <wp:inline distT="0" distB="0" distL="0" distR="0" wp14:anchorId="206FFB06" wp14:editId="02FDDFBD">
            <wp:extent cx="114935" cy="114935"/>
            <wp:effectExtent l="0" t="0" r="0" b="0"/>
            <wp:docPr id="224236652" name="Picture 224236652">
              <a:hlinkClick xmlns:a="http://schemas.openxmlformats.org/drawingml/2006/main" r:id="rId12"/>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a:hlinkClick r:id="rId12"/>
                    </pic:cNvPr>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Pr="00915A71">
        <w:rPr>
          <w:rFonts w:ascii="Times New Roman" w:hAnsi="Times New Roman" w:cs="Times New Roman"/>
          <w:color w:val="000000"/>
          <w:sz w:val="24"/>
          <w:szCs w:val="24"/>
        </w:rPr>
        <w:t xml:space="preserve"> </w:t>
      </w:r>
      <w:r w:rsidRPr="00915A71">
        <w:rPr>
          <w:rFonts w:ascii="Times New Roman" w:hAnsi="Times New Roman" w:cs="Times New Roman"/>
          <w:noProof/>
          <w:color w:val="000000"/>
          <w:sz w:val="24"/>
          <w:szCs w:val="24"/>
          <w:lang w:val="en-AU" w:eastAsia="en-AU"/>
        </w:rPr>
        <w:drawing>
          <wp:inline distT="0" distB="0" distL="0" distR="0" wp14:anchorId="607CFEDE" wp14:editId="364A871C">
            <wp:extent cx="114935" cy="114935"/>
            <wp:effectExtent l="0" t="0" r="0" b="0"/>
            <wp:docPr id="883309242" name="Graphic 883309242">
              <a:hlinkClick xmlns:a="http://schemas.openxmlformats.org/drawingml/2006/main" r:id="rId13"/>
            </wp:docPr>
            <wp:cNvGraphicFramePr/>
            <a:graphic xmlns:a="http://schemas.openxmlformats.org/drawingml/2006/main">
              <a:graphicData uri="http://schemas.openxmlformats.org/drawingml/2006/picture">
                <pic:pic xmlns:pic="http://schemas.openxmlformats.org/drawingml/2006/picture">
                  <pic:nvPicPr>
                    <pic:cNvPr id="25" name="Graphic 25">
                      <a:hlinkClick r:id="rId13"/>
                    </pic:cNvPr>
                    <pic:cNvPicPr/>
                  </pic:nvPicPr>
                  <pic:blipFill>
                    <a:blip r:embed="rId14" cstate="print">
                      <a:extLst>
                        <a:ext uri="{28A0092B-C50C-407E-A947-70E740481C1C}">
                          <a14:useLocalDpi xmlns:a14="http://schemas.microsoft.com/office/drawing/2010/main" val="0"/>
                        </a:ext>
                        <a:ext uri="{96DAC541-7B7A-43D3-8B79-37D633B846F1}">
                          <asvg:svgBlip xmlns:asvg="http://schemas.microsoft.com/office/drawing/2016/SVG/main" r:embed="rId15"/>
                        </a:ext>
                      </a:extLst>
                    </a:blip>
                    <a:stretch>
                      <a:fillRect/>
                    </a:stretch>
                  </pic:blipFill>
                  <pic:spPr>
                    <a:xfrm>
                      <a:off x="0" y="0"/>
                      <a:ext cx="114935" cy="114935"/>
                    </a:xfrm>
                    <a:prstGeom prst="rect">
                      <a:avLst/>
                    </a:prstGeom>
                  </pic:spPr>
                </pic:pic>
              </a:graphicData>
            </a:graphic>
          </wp:inline>
        </w:drawing>
      </w:r>
      <w:r w:rsidRPr="00915A71">
        <w:rPr>
          <w:rFonts w:ascii="Times New Roman" w:hAnsi="Times New Roman" w:cs="Times New Roman"/>
          <w:color w:val="000000"/>
          <w:sz w:val="24"/>
          <w:szCs w:val="24"/>
        </w:rPr>
        <w:t xml:space="preserve"> </w:t>
      </w:r>
      <w:r w:rsidRPr="00915A71">
        <w:rPr>
          <w:rFonts w:ascii="Times New Roman" w:hAnsi="Times New Roman" w:cs="Times New Roman"/>
          <w:b/>
          <w:bCs/>
          <w:color w:val="000000"/>
          <w:sz w:val="24"/>
          <w:szCs w:val="24"/>
        </w:rPr>
        <w:t xml:space="preserve"> </w:t>
      </w:r>
      <w:r w:rsidRPr="00915A71">
        <w:rPr>
          <w:rFonts w:ascii="Times New Roman" w:hAnsi="Times New Roman" w:cs="Times New Roman"/>
          <w:color w:val="000000"/>
          <w:sz w:val="24"/>
          <w:szCs w:val="24"/>
        </w:rPr>
        <w:t xml:space="preserve">is a distinguished academic at the University of Malaya. She holds the position of Senior Lecturer in the Department of Educational Management, Planning, and Policy. Dr. Norfariza's research interests span across various domains, including educational management, leadership, and policy, with a particular focus on cross-cultural </w:t>
      </w:r>
      <w:r w:rsidRPr="00915A71">
        <w:rPr>
          <w:rFonts w:ascii="Times New Roman" w:hAnsi="Times New Roman" w:cs="Times New Roman"/>
          <w:color w:val="000000"/>
          <w:sz w:val="24"/>
          <w:szCs w:val="24"/>
        </w:rPr>
        <w:lastRenderedPageBreak/>
        <w:t>adaptation and intrinsic motivation in educational settings. Her academic journey includes extensive research and publications on topics such as financial literacy among undergraduate students, the design of effective school enterprise programs, and leadership within religious-based schools in Malaysia. Dr. Norfariza has contributed significantly to the field through her numerous scholarly articles published in reputable journals. In addition to her research contributions, Dr. Norfariza plays an active role in academic peer review and editorial responsibilities. She has served as a reviewer for several journals, including the Malaysian Online Journal of Educational Management and the Jurnal Pendidikan Malaysia, and holds editorial positions in key educational management journals. Dr. Norfariza's work is instrumental in shaping educational policies and practices in Malaysia, making her a respected figure in the academic community. Her dedication to improving educational management and leadership continues to inspire and influence educators and researchers both locally and internationally​.</w:t>
      </w:r>
    </w:p>
    <w:p w14:paraId="6A60C09D" w14:textId="77777777" w:rsidR="00915A71" w:rsidRDefault="00915A71" w:rsidP="00915A71">
      <w:pPr>
        <w:spacing w:after="0" w:line="240" w:lineRule="auto"/>
        <w:rPr>
          <w:rFonts w:ascii="Times New Roman" w:hAnsi="Times New Roman" w:cs="Times New Roman"/>
          <w:sz w:val="24"/>
          <w:szCs w:val="24"/>
        </w:rPr>
      </w:pPr>
    </w:p>
    <w:p w14:paraId="16A8C602" w14:textId="77777777" w:rsidR="00915A71" w:rsidRDefault="00915A71" w:rsidP="00915A71">
      <w:pPr>
        <w:spacing w:after="0" w:line="240" w:lineRule="auto"/>
        <w:rPr>
          <w:rFonts w:ascii="Times New Roman" w:hAnsi="Times New Roman" w:cs="Times New Roman"/>
          <w:sz w:val="24"/>
          <w:szCs w:val="24"/>
        </w:rPr>
      </w:pPr>
    </w:p>
    <w:p w14:paraId="7D22BFAD" w14:textId="77777777" w:rsidR="00915A71" w:rsidRPr="00C63CCD" w:rsidRDefault="00915A71" w:rsidP="00915A71">
      <w:pPr>
        <w:spacing w:after="0" w:line="240" w:lineRule="auto"/>
        <w:rPr>
          <w:rFonts w:ascii="Times New Roman" w:hAnsi="Times New Roman" w:cs="Times New Roman"/>
          <w:sz w:val="24"/>
          <w:szCs w:val="24"/>
        </w:rPr>
      </w:pPr>
    </w:p>
    <w:p w14:paraId="1DAD2951" w14:textId="0915DA6D" w:rsidR="00915A71" w:rsidRDefault="00915A71">
      <w:r>
        <w:br w:type="page"/>
      </w:r>
    </w:p>
    <w:p w14:paraId="2E2BB827" w14:textId="77777777" w:rsidR="00915A71" w:rsidRPr="00DA339E" w:rsidRDefault="00915A71" w:rsidP="00915A71">
      <w:pPr>
        <w:spacing w:after="0"/>
        <w:jc w:val="center"/>
        <w:rPr>
          <w:rFonts w:ascii="Times New Roman" w:hAnsi="Times New Roman" w:cs="Times New Roman"/>
          <w:sz w:val="28"/>
          <w:szCs w:val="28"/>
        </w:rPr>
      </w:pPr>
      <w:r w:rsidRPr="00DA339E">
        <w:rPr>
          <w:rFonts w:ascii="Times New Roman" w:hAnsi="Times New Roman" w:cs="Times New Roman"/>
          <w:sz w:val="28"/>
          <w:szCs w:val="28"/>
        </w:rPr>
        <w:lastRenderedPageBreak/>
        <w:t xml:space="preserve">Developing Leadership For Pre-Service Teachers: Previous Concepts </w:t>
      </w:r>
      <w:r>
        <w:rPr>
          <w:rFonts w:ascii="Times New Roman" w:hAnsi="Times New Roman" w:cs="Times New Roman"/>
          <w:sz w:val="28"/>
          <w:szCs w:val="28"/>
        </w:rPr>
        <w:t>a</w:t>
      </w:r>
      <w:r w:rsidRPr="00DA339E">
        <w:rPr>
          <w:rFonts w:ascii="Times New Roman" w:hAnsi="Times New Roman" w:cs="Times New Roman"/>
          <w:sz w:val="28"/>
          <w:szCs w:val="28"/>
        </w:rPr>
        <w:t>nd Models</w:t>
      </w:r>
    </w:p>
    <w:p w14:paraId="5E448296" w14:textId="77777777" w:rsidR="00915A71" w:rsidRPr="00DA339E" w:rsidRDefault="00915A71" w:rsidP="00915A71">
      <w:pPr>
        <w:spacing w:after="0"/>
        <w:jc w:val="center"/>
        <w:rPr>
          <w:rFonts w:ascii="Times New Roman" w:hAnsi="Times New Roman" w:cs="Times New Roman"/>
          <w:sz w:val="28"/>
          <w:szCs w:val="28"/>
        </w:rPr>
      </w:pPr>
    </w:p>
    <w:p w14:paraId="0552AD35" w14:textId="77777777" w:rsidR="00915A71" w:rsidRPr="00DA339E" w:rsidRDefault="00915A71" w:rsidP="00915A71">
      <w:pPr>
        <w:spacing w:after="0"/>
        <w:jc w:val="center"/>
        <w:rPr>
          <w:rFonts w:ascii="Times New Roman" w:hAnsi="Times New Roman" w:cs="Times New Roman"/>
          <w:i/>
          <w:iCs/>
          <w:sz w:val="24"/>
          <w:szCs w:val="24"/>
        </w:rPr>
      </w:pPr>
      <w:r w:rsidRPr="00DA339E">
        <w:rPr>
          <w:rFonts w:ascii="Times New Roman" w:hAnsi="Times New Roman" w:cs="Times New Roman"/>
          <w:i/>
          <w:iCs/>
          <w:sz w:val="24"/>
          <w:szCs w:val="24"/>
        </w:rPr>
        <w:t xml:space="preserve">Pembangunan  Kepimpinan Untuk Guru Pra-Perkhidmatan: Konsep </w:t>
      </w:r>
      <w:r>
        <w:rPr>
          <w:rFonts w:ascii="Times New Roman" w:hAnsi="Times New Roman" w:cs="Times New Roman"/>
          <w:i/>
          <w:iCs/>
          <w:sz w:val="24"/>
          <w:szCs w:val="24"/>
        </w:rPr>
        <w:t>d</w:t>
      </w:r>
      <w:r w:rsidRPr="00DA339E">
        <w:rPr>
          <w:rFonts w:ascii="Times New Roman" w:hAnsi="Times New Roman" w:cs="Times New Roman"/>
          <w:i/>
          <w:iCs/>
          <w:sz w:val="24"/>
          <w:szCs w:val="24"/>
        </w:rPr>
        <w:t>an Model Terdahulu</w:t>
      </w:r>
    </w:p>
    <w:p w14:paraId="4FCB6F45" w14:textId="77777777" w:rsidR="00915A71" w:rsidRPr="004A33C2" w:rsidRDefault="00915A71" w:rsidP="00915A71">
      <w:pPr>
        <w:spacing w:after="0"/>
        <w:jc w:val="center"/>
        <w:rPr>
          <w:rFonts w:ascii="Times New Roman" w:hAnsi="Times New Roman" w:cs="Times New Roman"/>
          <w:b/>
          <w:bCs/>
          <w:sz w:val="24"/>
          <w:szCs w:val="24"/>
        </w:rPr>
      </w:pPr>
    </w:p>
    <w:p w14:paraId="4A787991" w14:textId="77777777" w:rsidR="00915A71" w:rsidRPr="004A33C2" w:rsidRDefault="00915A71" w:rsidP="00915A71">
      <w:pPr>
        <w:spacing w:after="0"/>
        <w:jc w:val="center"/>
        <w:rPr>
          <w:rFonts w:ascii="Times New Roman" w:hAnsi="Times New Roman" w:cs="Times New Roman"/>
          <w:sz w:val="24"/>
          <w:szCs w:val="24"/>
        </w:rPr>
      </w:pPr>
    </w:p>
    <w:p w14:paraId="0ADC7ECE" w14:textId="77777777" w:rsidR="00915A71" w:rsidRPr="004A33C2" w:rsidRDefault="00915A71" w:rsidP="00915A71">
      <w:pPr>
        <w:spacing w:after="0" w:line="240" w:lineRule="auto"/>
        <w:jc w:val="center"/>
        <w:rPr>
          <w:rFonts w:ascii="Times New Roman" w:hAnsi="Times New Roman" w:cs="Times New Roman"/>
          <w:sz w:val="24"/>
          <w:szCs w:val="24"/>
        </w:rPr>
      </w:pPr>
      <w:r w:rsidRPr="004A33C2">
        <w:rPr>
          <w:rFonts w:ascii="Times New Roman" w:hAnsi="Times New Roman" w:cs="Times New Roman"/>
          <w:sz w:val="24"/>
          <w:szCs w:val="24"/>
        </w:rPr>
        <w:t>AMIRUL FAHMIE ABDUL RAZAK</w:t>
      </w:r>
      <w:r>
        <w:rPr>
          <w:rFonts w:ascii="Times New Roman" w:hAnsi="Times New Roman" w:cs="Times New Roman"/>
          <w:sz w:val="24"/>
          <w:szCs w:val="24"/>
        </w:rPr>
        <w:t xml:space="preserve">, </w:t>
      </w:r>
      <w:r w:rsidRPr="004A33C2">
        <w:rPr>
          <w:rFonts w:ascii="Times New Roman" w:hAnsi="Times New Roman" w:cs="Times New Roman"/>
          <w:sz w:val="24"/>
          <w:szCs w:val="24"/>
        </w:rPr>
        <w:t>MUHAMAD FAIZAL A. GHANI</w:t>
      </w:r>
      <w:r>
        <w:rPr>
          <w:rFonts w:ascii="Times New Roman" w:hAnsi="Times New Roman" w:cs="Times New Roman"/>
          <w:sz w:val="24"/>
          <w:szCs w:val="24"/>
        </w:rPr>
        <w:t>, NOR</w:t>
      </w:r>
      <w:r w:rsidRPr="004A33C2">
        <w:rPr>
          <w:rFonts w:ascii="Times New Roman" w:hAnsi="Times New Roman" w:cs="Times New Roman"/>
          <w:sz w:val="24"/>
          <w:szCs w:val="24"/>
        </w:rPr>
        <w:t xml:space="preserve">FARIZA MOHD RADZI </w:t>
      </w:r>
    </w:p>
    <w:p w14:paraId="47F9511E" w14:textId="77777777" w:rsidR="00915A71" w:rsidRPr="004A33C2" w:rsidRDefault="00915A71" w:rsidP="00915A71">
      <w:pPr>
        <w:spacing w:after="0"/>
        <w:jc w:val="center"/>
        <w:rPr>
          <w:rFonts w:ascii="Times New Roman" w:hAnsi="Times New Roman" w:cs="Times New Roman"/>
          <w:sz w:val="24"/>
          <w:szCs w:val="24"/>
        </w:rPr>
      </w:pPr>
    </w:p>
    <w:p w14:paraId="42A9D326" w14:textId="77777777" w:rsidR="00915A71" w:rsidRPr="004A33C2" w:rsidRDefault="00915A71" w:rsidP="00915A71">
      <w:pPr>
        <w:jc w:val="center"/>
        <w:rPr>
          <w:rFonts w:ascii="Times New Roman" w:hAnsi="Times New Roman" w:cs="Times New Roman"/>
          <w:sz w:val="24"/>
          <w:szCs w:val="24"/>
        </w:rPr>
      </w:pPr>
    </w:p>
    <w:p w14:paraId="08163E30" w14:textId="77777777" w:rsidR="00915A71" w:rsidRPr="00A15484" w:rsidRDefault="00915A71" w:rsidP="00915A71">
      <w:pPr>
        <w:jc w:val="center"/>
        <w:rPr>
          <w:rFonts w:ascii="Times New Roman" w:hAnsi="Times New Roman" w:cs="Times New Roman"/>
          <w:b/>
          <w:bCs/>
          <w:sz w:val="20"/>
          <w:szCs w:val="20"/>
        </w:rPr>
      </w:pPr>
      <w:r w:rsidRPr="00A15484">
        <w:rPr>
          <w:rFonts w:ascii="Times New Roman" w:hAnsi="Times New Roman" w:cs="Times New Roman"/>
          <w:b/>
          <w:bCs/>
          <w:sz w:val="20"/>
          <w:szCs w:val="20"/>
        </w:rPr>
        <w:t>ABSTRACT</w:t>
      </w:r>
    </w:p>
    <w:p w14:paraId="585C61B2" w14:textId="77777777" w:rsidR="00915A71" w:rsidRPr="00A15484" w:rsidRDefault="00915A71" w:rsidP="00915A71">
      <w:pPr>
        <w:ind w:left="426" w:right="521"/>
        <w:jc w:val="both"/>
        <w:rPr>
          <w:rFonts w:ascii="Times New Roman" w:hAnsi="Times New Roman" w:cs="Times New Roman"/>
          <w:i/>
          <w:iCs/>
          <w:sz w:val="20"/>
          <w:szCs w:val="20"/>
        </w:rPr>
      </w:pPr>
      <w:r w:rsidRPr="00A15484">
        <w:rPr>
          <w:rFonts w:ascii="Times New Roman" w:hAnsi="Times New Roman" w:cs="Times New Roman"/>
          <w:i/>
          <w:iCs/>
          <w:sz w:val="20"/>
          <w:szCs w:val="20"/>
        </w:rPr>
        <w:t>In the realm of education, cultivating leadership skills among pre-service teachers is essential for the advancement and sustainability of the educational landscape. The primary goal of this concept paper is to examine the critical role of pre-service teacher leadership in shaping future educational environments. Drawing upon theoretical frameworks and empirical research from scholars such as Bond (2011), Grossman &amp; Richert (1996), Phelps (2008), and Wang, Ko &amp; Qian (2022), this paper highlights the significance and dimensions of pre-service teacher leadership. Six common aspects crucial for developing leadership qualities in pre-service teachers are identified: (i) striving for futuristic leadership, (ii) setting direction, (iii) enriching data practices, (iv) valuing diversity, (v) respecting stakeholder consensus, and (vi) practicing collaborative and collective culture. The research design involves a comprehensive literature review and critical analysis of existing studies on pre-service teacher leadership. The main outcomes include practical recommendations for integrating leadership initiatives within teacher education programs, emphasizing experiential learning, mentorship, and professional development. These recommendations aim to empower future educators, enhancing the quality and effectiveness of education. The paper concludes that a systemic and sustained effort in developing leadership skills among pre-service teachers can lead to significant positive impacts on both teachers and students. Implications for further research involve exploring the long-term effects of leadership development on pre-service teachers' career trajectories and their impact on educational outcomes. Additionally, the paper suggests potential applications for practice, particularly in designing teacher education curricula that prioritize leadership development.</w:t>
      </w:r>
    </w:p>
    <w:p w14:paraId="6B1CD496" w14:textId="77777777" w:rsidR="00915A71" w:rsidRPr="00A15484" w:rsidRDefault="00915A71" w:rsidP="00915A71">
      <w:pPr>
        <w:ind w:left="426" w:right="521"/>
        <w:jc w:val="both"/>
        <w:rPr>
          <w:rFonts w:ascii="Times New Roman" w:hAnsi="Times New Roman" w:cs="Times New Roman"/>
          <w:i/>
          <w:iCs/>
          <w:sz w:val="20"/>
          <w:szCs w:val="20"/>
        </w:rPr>
      </w:pPr>
      <w:r w:rsidRPr="00A15484">
        <w:rPr>
          <w:rFonts w:ascii="Times New Roman" w:hAnsi="Times New Roman" w:cs="Times New Roman"/>
          <w:i/>
          <w:iCs/>
          <w:sz w:val="20"/>
          <w:szCs w:val="20"/>
        </w:rPr>
        <w:t>Keywords</w:t>
      </w:r>
      <w:r w:rsidRPr="00A15484">
        <w:rPr>
          <w:rFonts w:ascii="Times New Roman" w:hAnsi="Times New Roman" w:cs="Times New Roman"/>
          <w:b/>
          <w:bCs/>
          <w:i/>
          <w:iCs/>
          <w:sz w:val="20"/>
          <w:szCs w:val="20"/>
        </w:rPr>
        <w:t>:</w:t>
      </w:r>
      <w:r w:rsidRPr="00A15484">
        <w:rPr>
          <w:rFonts w:ascii="Times New Roman" w:hAnsi="Times New Roman" w:cs="Times New Roman"/>
          <w:i/>
          <w:iCs/>
          <w:sz w:val="20"/>
          <w:szCs w:val="20"/>
        </w:rPr>
        <w:t xml:space="preserve"> pre-service teachers, educational leadership development, teacher education programs, leadership skills</w:t>
      </w:r>
    </w:p>
    <w:p w14:paraId="4C14600C" w14:textId="77777777" w:rsidR="00915A71" w:rsidRPr="00A15484" w:rsidRDefault="00915A71" w:rsidP="00915A71">
      <w:pPr>
        <w:ind w:left="426" w:right="521"/>
        <w:jc w:val="both"/>
        <w:rPr>
          <w:rFonts w:ascii="Times New Roman" w:hAnsi="Times New Roman" w:cs="Times New Roman"/>
          <w:sz w:val="20"/>
          <w:szCs w:val="20"/>
        </w:rPr>
      </w:pPr>
    </w:p>
    <w:p w14:paraId="44B59961" w14:textId="77777777" w:rsidR="00915A71" w:rsidRPr="00A15484" w:rsidRDefault="00915A71" w:rsidP="00915A71">
      <w:pPr>
        <w:ind w:left="426" w:right="521"/>
        <w:jc w:val="center"/>
        <w:rPr>
          <w:rFonts w:ascii="Times New Roman" w:hAnsi="Times New Roman" w:cs="Times New Roman"/>
          <w:sz w:val="20"/>
          <w:szCs w:val="20"/>
        </w:rPr>
      </w:pPr>
      <w:r w:rsidRPr="00A15484">
        <w:rPr>
          <w:rFonts w:ascii="Times New Roman" w:hAnsi="Times New Roman" w:cs="Times New Roman"/>
          <w:sz w:val="20"/>
          <w:szCs w:val="20"/>
        </w:rPr>
        <w:t>ABSTRAK</w:t>
      </w:r>
    </w:p>
    <w:p w14:paraId="05CA0318" w14:textId="77777777" w:rsidR="00915A71" w:rsidRPr="00A15484" w:rsidRDefault="00915A71" w:rsidP="00915A71">
      <w:pPr>
        <w:ind w:left="426" w:right="521"/>
        <w:jc w:val="both"/>
        <w:rPr>
          <w:rFonts w:ascii="Times New Roman" w:hAnsi="Times New Roman" w:cs="Times New Roman"/>
          <w:i/>
          <w:iCs/>
          <w:sz w:val="20"/>
          <w:szCs w:val="20"/>
        </w:rPr>
      </w:pPr>
      <w:r w:rsidRPr="00A15484">
        <w:rPr>
          <w:rFonts w:ascii="Times New Roman" w:hAnsi="Times New Roman" w:cs="Times New Roman"/>
          <w:i/>
          <w:iCs/>
          <w:sz w:val="20"/>
          <w:szCs w:val="20"/>
        </w:rPr>
        <w:t xml:space="preserve">Dalam bidang pendidikan, memupuk kemahiran kepimpinan dalam kalangan guru praperkhidmatan adalah penting untuk kemajuan dan kelestarian landskap pendidikan. Matlamat utama kertas konsep ini adalah untuk mengkaji peranan kritikal kepimpinan guru praperkhidmatan dalam membentuk persekitaran pendidikan masa hadapan. Berdasarkan kerangka teori dan kajian empirikal daripada sarjana seperti Bond (2011), Grossman &amp; Richert (1996), Phelps (2008), dan Wang, Ko &amp; Qian (2022), kajian konseptual ini menyerlahkan kepentingan dan dimensi kepimpinan guru pra-perkhidmatan. Enam aspek umum yang penting untuk membangunkan kualiti kepimpinan dalam guru praperkhidmatan dikenal pasti: (i) berusaha untuk kepimpinan futuristik, (ii) menetapkan hala tuju, (iii) memperkayakan amalan data, (iv) menghargai kepelbagaian, (v) menghormati konsensus pihak berkepentingan, dan (vi) mengamalkan budaya kolaboratif dan kolektif. Reka bentuk penyelidikan melibatkan tinjauan literatur yang komprehensif dan analisis kritis terhadap kajian sedia ada mengenai kepimpinan guru pra perkhidmatan. Hasil utama termasuk cadangan praktikal untuk menyepadukan inisiatif kepimpinan dalam program pendidikan guru, menekankan pembelajaran pengalaman, bimbingan dan pembangunan profesional. Cadangan ini bertujuan untuk memperkasakan pendidik masa depan, meningkatkan kualiti dan keberkesanan pendidikan. Kajian ini merumuskan bahawa usaha yang sistematik dan berterusan dalam membangunkan kemahiran </w:t>
      </w:r>
      <w:r w:rsidRPr="00A15484">
        <w:rPr>
          <w:rFonts w:ascii="Times New Roman" w:hAnsi="Times New Roman" w:cs="Times New Roman"/>
          <w:i/>
          <w:iCs/>
          <w:sz w:val="20"/>
          <w:szCs w:val="20"/>
        </w:rPr>
        <w:lastRenderedPageBreak/>
        <w:t>kepimpinan dalam kalangan guru praperkhidmatan boleh membawa kepada impak positif yang ketara kepada kedua-dua guru dan pelajar. Implikasi untuk penyelidikan lanjut melibatkan penerokaan kesan jangka panjang pembangunan kepimpinan terhadap trajektori kerjaya guru praperkhidmatan dan kesannya terhadap hasil pendidikan. Selain itu, kajian ini mencadangkan aplikasi yang berpotensi untuk amalan, terutamanya dalam mereka bentuk kurikulum pendidikan guru yang mengutamakan pembangunan kepimpinan.</w:t>
      </w:r>
    </w:p>
    <w:p w14:paraId="31E575EE" w14:textId="77777777" w:rsidR="00915A71" w:rsidRPr="00A15484" w:rsidRDefault="00915A71" w:rsidP="00915A71">
      <w:pPr>
        <w:ind w:left="426" w:right="521"/>
        <w:jc w:val="both"/>
        <w:rPr>
          <w:rFonts w:ascii="Times New Roman" w:hAnsi="Times New Roman" w:cs="Times New Roman"/>
          <w:i/>
          <w:iCs/>
          <w:sz w:val="20"/>
          <w:szCs w:val="20"/>
        </w:rPr>
      </w:pPr>
      <w:r w:rsidRPr="00A15484">
        <w:rPr>
          <w:rFonts w:ascii="Times New Roman" w:hAnsi="Times New Roman" w:cs="Times New Roman"/>
          <w:i/>
          <w:iCs/>
          <w:sz w:val="20"/>
          <w:szCs w:val="20"/>
        </w:rPr>
        <w:t>Kata kunci: guru praperkhidmatan, pembangunan kepimpinan pendidikan, program pendidikan guru, kemahiran kepimpinan</w:t>
      </w:r>
    </w:p>
    <w:p w14:paraId="4AE9E681" w14:textId="77777777" w:rsidR="00915A71" w:rsidRPr="004A33C2" w:rsidRDefault="00915A71" w:rsidP="00915A71">
      <w:pPr>
        <w:rPr>
          <w:rFonts w:ascii="Times New Roman" w:hAnsi="Times New Roman" w:cs="Times New Roman"/>
          <w:b/>
          <w:bCs/>
          <w:sz w:val="24"/>
          <w:szCs w:val="24"/>
        </w:rPr>
      </w:pPr>
    </w:p>
    <w:p w14:paraId="0A3CC1CD" w14:textId="77777777" w:rsidR="00915A71" w:rsidRPr="008D5D72" w:rsidRDefault="00915A71" w:rsidP="00915A71">
      <w:pPr>
        <w:jc w:val="center"/>
        <w:rPr>
          <w:rFonts w:ascii="Times New Roman" w:hAnsi="Times New Roman" w:cs="Times New Roman"/>
          <w:sz w:val="24"/>
          <w:szCs w:val="24"/>
        </w:rPr>
      </w:pPr>
      <w:r w:rsidRPr="008D5D72">
        <w:rPr>
          <w:rFonts w:ascii="Times New Roman" w:hAnsi="Times New Roman" w:cs="Times New Roman"/>
          <w:sz w:val="24"/>
          <w:szCs w:val="24"/>
        </w:rPr>
        <w:t>INTRODUCTION</w:t>
      </w:r>
    </w:p>
    <w:p w14:paraId="57E38E44" w14:textId="77777777" w:rsidR="00915A71" w:rsidRPr="004A33C2" w:rsidRDefault="00915A71" w:rsidP="00915A71">
      <w:pPr>
        <w:spacing w:line="240" w:lineRule="auto"/>
        <w:jc w:val="both"/>
        <w:rPr>
          <w:rFonts w:ascii="Times New Roman" w:hAnsi="Times New Roman" w:cs="Times New Roman"/>
          <w:sz w:val="24"/>
          <w:szCs w:val="24"/>
        </w:rPr>
      </w:pPr>
      <w:r w:rsidRPr="004A33C2">
        <w:rPr>
          <w:rFonts w:ascii="Times New Roman" w:hAnsi="Times New Roman" w:cs="Times New Roman"/>
          <w:sz w:val="24"/>
          <w:szCs w:val="24"/>
        </w:rPr>
        <w:t xml:space="preserve">In the ever-evolving landscape of education, the role of teachers extends far beyond the confines of the classroom. Study by </w:t>
      </w:r>
      <w:r w:rsidRPr="004A33C2">
        <w:rPr>
          <w:rFonts w:ascii="Times New Roman" w:hAnsi="Times New Roman" w:cs="Times New Roman"/>
          <w:sz w:val="24"/>
          <w:szCs w:val="24"/>
        </w:rPr>
        <w:fldChar w:fldCharType="begin" w:fldLock="1"/>
      </w:r>
      <w:r w:rsidRPr="004A33C2">
        <w:rPr>
          <w:rFonts w:ascii="Times New Roman" w:hAnsi="Times New Roman" w:cs="Times New Roman"/>
          <w:sz w:val="24"/>
          <w:szCs w:val="24"/>
        </w:rPr>
        <w:instrText>ADDIN CSL_CITATION {"citationItems":[{"id":"ITEM-1","itemData":{"DOI":"10.24093/awej/vol11no1.21 WE  - Emerging Sources Citation Index (ESCI)","ISSN":"2229-9327 J9  - ARAB WORLD ENGL J JI  - Arab World Engl. J.","abstract":"The research aims to explore what the teachers know and believe about their rights and responsibilities in a teaching profession and what the realities that reflect the inconsistencies between their beliefs and actions. The research mainly investigates how the vertical segregation in educational institutions along with the demographic and cultural issues impacts the teachers' roles in a variety of contexts. For collecting data about how the teachers view their roles within and beyond the classrooms, two campuses of King Khalid University were selected, and the research methods involved the online survey of the teachers and the interviews of the focus group. The study shows that a cooperative working environment, crystal clear organizations' policies, stimulating carrier paths, and professional recognition motivate the teachers to play their roles on a broader scale. The study also reveals that the educational organizations do not endorse a culture of leadership for every level of management though, teachers as professionals of mid-level management immensely contribute to learners in being skilled, knowledgeable, and resourceful.","author":[{"dropping-particle":"","family":"Siddiqui","given":"S","non-dropping-particle":"","parse-names":false,"suffix":""},{"dropping-particle":"","family":"Ahamed","given":"M M","non-dropping-particle":"","parse-names":false,"suffix":""}],"container-title":"ARAB WORLD ENGLISH JOURNAL","id":"ITEM-1","issue":"1","issued":{"date-parts":[["2020"]]},"language":"English","note":"Times Cited in Web of Science Core Collection: 0\nTotal Times Cited: 0\nCited Reference Count: 16","page":"282-296","publisher-place":"King Khalid Univ, English Language Ctr, Fac Languages &amp; Translat, Abha, Saudi Arabia","title":"Teachers' Roles Beyond and Within the Context: An Ever-Changing Concept","type":"article-journal","volume":"11"},"uris":["http://www.mendeley.com/documents/?uuid=bddcddc8-88fa-4354-9e00-9eaa39e25383"]}],"mendeley":{"formattedCitation":"(Siddiqui &amp; Ahamed, 2020)","manualFormatting":"Siddiqui and Ahamed (2020)","plainTextFormattedCitation":"(Siddiqui &amp; Ahamed, 2020)","previouslyFormattedCitation":"(Siddiqui &amp; Ahamed, 2020)"},"properties":{"noteIndex":0},"schema":"https://github.com/citation-style-language/schema/raw/master/csl-citation.json"}</w:instrText>
      </w:r>
      <w:r w:rsidRPr="004A33C2">
        <w:rPr>
          <w:rFonts w:ascii="Times New Roman" w:hAnsi="Times New Roman" w:cs="Times New Roman"/>
          <w:sz w:val="24"/>
          <w:szCs w:val="24"/>
        </w:rPr>
        <w:fldChar w:fldCharType="separate"/>
      </w:r>
      <w:r w:rsidRPr="004A33C2">
        <w:rPr>
          <w:rFonts w:ascii="Times New Roman" w:hAnsi="Times New Roman" w:cs="Times New Roman"/>
          <w:noProof/>
          <w:sz w:val="24"/>
          <w:szCs w:val="24"/>
        </w:rPr>
        <w:t>Siddiqui and Ahamed (2020)</w:t>
      </w:r>
      <w:r w:rsidRPr="004A33C2">
        <w:rPr>
          <w:rFonts w:ascii="Times New Roman" w:hAnsi="Times New Roman" w:cs="Times New Roman"/>
          <w:sz w:val="24"/>
          <w:szCs w:val="24"/>
        </w:rPr>
        <w:fldChar w:fldCharType="end"/>
      </w:r>
      <w:r w:rsidRPr="004A33C2">
        <w:rPr>
          <w:rFonts w:ascii="Times New Roman" w:hAnsi="Times New Roman" w:cs="Times New Roman"/>
          <w:sz w:val="24"/>
          <w:szCs w:val="24"/>
        </w:rPr>
        <w:t xml:space="preserve"> shows that the teachers to play their roles on a broader scale facilitated by a cooperative working environment, crystal clear organizations' policies, stimulating carrier paths, and professional recognition. The idea of pre-service teacher leadership, as articulated by </w:t>
      </w:r>
      <w:r w:rsidRPr="004A33C2">
        <w:rPr>
          <w:rFonts w:ascii="Times New Roman" w:hAnsi="Times New Roman" w:cs="Times New Roman"/>
          <w:sz w:val="24"/>
          <w:szCs w:val="24"/>
        </w:rPr>
        <w:fldChar w:fldCharType="begin" w:fldLock="1"/>
      </w:r>
      <w:r w:rsidRPr="004A33C2">
        <w:rPr>
          <w:rFonts w:ascii="Times New Roman" w:hAnsi="Times New Roman" w:cs="Times New Roman"/>
          <w:sz w:val="24"/>
          <w:szCs w:val="24"/>
        </w:rPr>
        <w:instrText>ADDIN CSL_CITATION {"citationItems":[{"id":"ITEM-1","itemData":{"DOI":"10.1016/j.sbspro.2013.10.117","ISSN":"18770428","abstract":"Pre-service teachers face several challenges as they strive to achieve excellence. Not only must they prove they master their subject matter, but they must also show competence in classroom management, methodology, and assessment. When a pre- service teacher also chooses to take the teaching degree in an EFL setting, the additional hurdle of acquiring near-native fluency is added. This paper aims to study how pre-service teachers view their learning process, which disciplines they believe are the most relevant, and how their linguistic competence does or does not interfere with their teaching skills. Ten pre-service teachers were asked to respond to a questionnaire and were interviewed using a focus group format. Findings show that pre-service teachers who have chosen to follow their degree in English rather than their native language must show more effort so as to succeed.","author":[{"dropping-particle":"","family":"Goff-Kfouri","given":"Carol Ann","non-dropping-particle":"","parse-names":false,"suffix":""}],"container-title":"Procedia - Social and Behavioral Sciences","id":"ITEM-1","issued":{"date-parts":[["2013","10"]]},"page":"1786-1790","publisher":"Elsevier BV","title":"Pre-service Teachers and Teacher Education","type":"article-journal","volume":"93"},"uris":["http://www.mendeley.com/documents/?uuid=ca61b8b8-7bfe-3208-85c4-f279d9b83dc3"]}],"mendeley":{"formattedCitation":"(Goff-Kfouri, 2013)","manualFormatting":"Goff-Kfouri (2013)","plainTextFormattedCitation":"(Goff-Kfouri, 2013)","previouslyFormattedCitation":"(Goff-Kfouri, 2013)"},"properties":{"noteIndex":0},"schema":"https://github.com/citation-style-language/schema/raw/master/csl-citation.json"}</w:instrText>
      </w:r>
      <w:r w:rsidRPr="004A33C2">
        <w:rPr>
          <w:rFonts w:ascii="Times New Roman" w:hAnsi="Times New Roman" w:cs="Times New Roman"/>
          <w:sz w:val="24"/>
          <w:szCs w:val="24"/>
        </w:rPr>
        <w:fldChar w:fldCharType="separate"/>
      </w:r>
      <w:r w:rsidRPr="004A33C2">
        <w:rPr>
          <w:rFonts w:ascii="Times New Roman" w:hAnsi="Times New Roman" w:cs="Times New Roman"/>
          <w:noProof/>
          <w:sz w:val="24"/>
          <w:szCs w:val="24"/>
        </w:rPr>
        <w:t>Goff-Kfouri (2013)</w:t>
      </w:r>
      <w:r w:rsidRPr="004A33C2">
        <w:rPr>
          <w:rFonts w:ascii="Times New Roman" w:hAnsi="Times New Roman" w:cs="Times New Roman"/>
          <w:sz w:val="24"/>
          <w:szCs w:val="24"/>
        </w:rPr>
        <w:fldChar w:fldCharType="end"/>
      </w:r>
      <w:r w:rsidRPr="004A33C2">
        <w:rPr>
          <w:rFonts w:ascii="Times New Roman" w:hAnsi="Times New Roman" w:cs="Times New Roman"/>
          <w:sz w:val="24"/>
          <w:szCs w:val="24"/>
        </w:rPr>
        <w:t xml:space="preserve">, is a concept that highlights the growing recognition of the significance of empowering future educators with the capacity to lead within educational contexts. This concept emphasizes the pivotal role that pre-service teachers play in effecting positive change, not only within their own classrooms but also in the wider educational landscape. On top of that, pre-service teacher leadership involves equipping aspiring educators with the necessary skills, knowledge, and mindset to become proactive agents of change </w:t>
      </w:r>
      <w:r w:rsidRPr="004A33C2">
        <w:rPr>
          <w:rFonts w:ascii="Times New Roman" w:hAnsi="Times New Roman" w:cs="Times New Roman"/>
          <w:sz w:val="24"/>
          <w:szCs w:val="24"/>
        </w:rPr>
        <w:fldChar w:fldCharType="begin" w:fldLock="1"/>
      </w:r>
      <w:r w:rsidRPr="004A33C2">
        <w:rPr>
          <w:rFonts w:ascii="Times New Roman" w:hAnsi="Times New Roman" w:cs="Times New Roman"/>
          <w:sz w:val="24"/>
          <w:szCs w:val="24"/>
        </w:rPr>
        <w:instrText>ADDIN CSL_CITATION {"citationItems":[{"id":"ITEM-1","itemData":{"DOI":"10.4151/07189729-Vol.57-Iss.2-Art.649 WE - Emerging Sources Citation Index (ESCI)","ISSN":"0718-9729 J9 - PERSPECT EDUCAC JI - Perspect. Educac.","abstract":"This article seeks to expose the findings of the main empirical studies that address the relafionship between educational research and teachers. For this, we reviewed a series of proposals on the subject, which are organized in three groups: research focused on in-service teachers, teachers in training and studies that compare the perceptions of teachers and other educational agents. In general, teachers are crifical of the research, characterizing it as an abstract and decontextualized knowledge of their reality. Pre-service teachers have more opfimisfic opinions. However, they consider that their preparation in the subject is insufficient to Rally become active readers of educatonal research. In conclusion, we indicate that the relatonship between researchers and teachers requires changes and that training in research should be more intentional and permanent.","author":[{"dropping-particle":"","family":"Véliz","given":"H P","non-dropping-particle":"","parse-names":false,"suffix":""}],"container-title":"Perspectiva Educacional","id":"ITEM-1","issue":"2","issued":{"date-parts":[["2018"]]},"language":"Spanish","note":"Times Cited in Web of Science Core Collection: 0\nTotal Times Cited: 0\nCited Reference Count: 40","page":"123-142","publisher-place":"Univ La Serena, La Serena, Chile","title":"Educational Research: Perception of In Service Teachers, Pre-service Teachers and Educational Agents","type":"article-journal","volume":"57"},"uris":["http://www.mendeley.com/documents/?uuid=1a49b4e1-a575-49d0-a43f-ccdce1095a3d"]}],"mendeley":{"formattedCitation":"(Véliz, 2018)","plainTextFormattedCitation":"(Véliz, 2018)","previouslyFormattedCitation":"(Véliz, 2018)"},"properties":{"noteIndex":0},"schema":"https://github.com/citation-style-language/schema/raw/master/csl-citation.json"}</w:instrText>
      </w:r>
      <w:r w:rsidRPr="004A33C2">
        <w:rPr>
          <w:rFonts w:ascii="Times New Roman" w:hAnsi="Times New Roman" w:cs="Times New Roman"/>
          <w:sz w:val="24"/>
          <w:szCs w:val="24"/>
        </w:rPr>
        <w:fldChar w:fldCharType="separate"/>
      </w:r>
      <w:r w:rsidRPr="004A33C2">
        <w:rPr>
          <w:rFonts w:ascii="Times New Roman" w:hAnsi="Times New Roman" w:cs="Times New Roman"/>
          <w:noProof/>
          <w:sz w:val="24"/>
          <w:szCs w:val="24"/>
        </w:rPr>
        <w:t>(Véliz, 2018)</w:t>
      </w:r>
      <w:r w:rsidRPr="004A33C2">
        <w:rPr>
          <w:rFonts w:ascii="Times New Roman" w:hAnsi="Times New Roman" w:cs="Times New Roman"/>
          <w:sz w:val="24"/>
          <w:szCs w:val="24"/>
        </w:rPr>
        <w:fldChar w:fldCharType="end"/>
      </w:r>
      <w:r w:rsidRPr="004A33C2">
        <w:rPr>
          <w:rFonts w:ascii="Times New Roman" w:hAnsi="Times New Roman" w:cs="Times New Roman"/>
          <w:sz w:val="24"/>
          <w:szCs w:val="24"/>
        </w:rPr>
        <w:t xml:space="preserve">. Rather than viewing pre-service teachers solely as recipients of instruction, this perspective positions them as potential catalysts for innovation and advocates for equity within the educational system. The idea is supported by </w:t>
      </w:r>
      <w:r w:rsidRPr="004A33C2">
        <w:rPr>
          <w:rFonts w:ascii="Times New Roman" w:hAnsi="Times New Roman" w:cs="Times New Roman"/>
          <w:sz w:val="24"/>
          <w:szCs w:val="24"/>
        </w:rPr>
        <w:fldChar w:fldCharType="begin" w:fldLock="1"/>
      </w:r>
      <w:r w:rsidRPr="004A33C2">
        <w:rPr>
          <w:rFonts w:ascii="Times New Roman" w:hAnsi="Times New Roman" w:cs="Times New Roman"/>
          <w:sz w:val="24"/>
          <w:szCs w:val="24"/>
        </w:rPr>
        <w:instrText>ADDIN CSL_CITATION {"citationItems":[{"id":"ITEM-1","itemData":{"DOI":"10.1016/j.heliyon.2023.e21706","ISSN":"2405-8440 J9  - HELIYON JI  - Heliyon","abstract":"This study explored pre-service school leaders' self-perceived roles as future school leaders in terms of securing the provision of wellbeing. Sixteen pre-service school leaders (participants from MA Education Leadership programs) from 14 countries participated in semi-structured interviews. Data was analyzed using theme-based analysis. Findings suggest that pre-service school leaders: (a) exhibited a narrow understanding of the concept of wellbeing; (b) attributed the role of securing students' wellbeing mainly to school psychologists, counselors and teachers; (c) assumed a greater personal role, if any, towards securing students' wellbeing, compared to that of teachers, despite showing more knowledge of how to address teacher wellbeing; and (e) did not receive any form of capacity building addressing wellbeing leadership, as part of their leadership preparatory programs.","author":[{"dropping-particle":"","family":"Ghamrawi","given":"N","non-dropping-particle":"","parse-names":false,"suffix":""},{"dropping-particle":"","family":"Al-Thani","given":"H","non-dropping-particle":"","parse-names":false,"suffix":""}],"container-title":"HELIYON","id":"ITEM-1","issue":"11","issued":{"date-parts":[["2023"]]},"language":"English","note":"Times Cited in Web of Science Core Collection: 0\nTotal Times Cited: 0\nCited Reference Count: 86","publisher-place":"Qatar Univ, Coll Educ, Doha, Qatar","title":"Wellbeing leadership: Perceptions of pre-service school leaders","type":"article-journal","volume":"9"},"uris":["http://www.mendeley.com/documents/?uuid=c4a74952-1839-42c3-9dc0-0703acb1d4a8"]}],"mendeley":{"formattedCitation":"(Ghamrawi &amp; Al-Thani, 2023)","manualFormatting":"Ghamrawi and Al-Thani (2023)","plainTextFormattedCitation":"(Ghamrawi &amp; Al-Thani, 2023)","previouslyFormattedCitation":"(Ghamrawi &amp; Al-Thani, 2023)"},"properties":{"noteIndex":0},"schema":"https://github.com/citation-style-language/schema/raw/master/csl-citation.json"}</w:instrText>
      </w:r>
      <w:r w:rsidRPr="004A33C2">
        <w:rPr>
          <w:rFonts w:ascii="Times New Roman" w:hAnsi="Times New Roman" w:cs="Times New Roman"/>
          <w:sz w:val="24"/>
          <w:szCs w:val="24"/>
        </w:rPr>
        <w:fldChar w:fldCharType="separate"/>
      </w:r>
      <w:r w:rsidRPr="004A33C2">
        <w:rPr>
          <w:rFonts w:ascii="Times New Roman" w:hAnsi="Times New Roman" w:cs="Times New Roman"/>
          <w:noProof/>
          <w:sz w:val="24"/>
          <w:szCs w:val="24"/>
        </w:rPr>
        <w:t>Ghamrawi and Al-Thani (2023)</w:t>
      </w:r>
      <w:r w:rsidRPr="004A33C2">
        <w:rPr>
          <w:rFonts w:ascii="Times New Roman" w:hAnsi="Times New Roman" w:cs="Times New Roman"/>
          <w:sz w:val="24"/>
          <w:szCs w:val="24"/>
        </w:rPr>
        <w:fldChar w:fldCharType="end"/>
      </w:r>
      <w:r w:rsidRPr="004A33C2">
        <w:rPr>
          <w:rFonts w:ascii="Times New Roman" w:hAnsi="Times New Roman" w:cs="Times New Roman"/>
          <w:sz w:val="24"/>
          <w:szCs w:val="24"/>
        </w:rPr>
        <w:t xml:space="preserve"> who claim that by nurturing pre-service teacher leadership, educational institutions acknowledge the untapped potential that these individuals possess. These future educators are seen as not just individuals preparing to enter the profession but according to </w:t>
      </w:r>
      <w:r w:rsidRPr="004A33C2">
        <w:rPr>
          <w:rFonts w:ascii="Times New Roman" w:hAnsi="Times New Roman" w:cs="Times New Roman"/>
          <w:sz w:val="24"/>
          <w:szCs w:val="24"/>
        </w:rPr>
        <w:fldChar w:fldCharType="begin" w:fldLock="1"/>
      </w:r>
      <w:r w:rsidRPr="004A33C2">
        <w:rPr>
          <w:rFonts w:ascii="Times New Roman" w:hAnsi="Times New Roman" w:cs="Times New Roman"/>
          <w:sz w:val="24"/>
          <w:szCs w:val="24"/>
        </w:rPr>
        <w:instrText>ADDIN CSL_CITATION {"citationItems":[{"id":"ITEM-1","itemData":{"DOI":"10.1080/02619768.2021.1928070","ISSN":"0261-9768","abstract":"Internationally, the attention to pre-service teacher research and inquiry in teacher education is growing. In the Netherlands, pre-service teacher research has been a compulsory component of primary teacher education for a decade. The assumption is that such research can help 'future-proof' teachers. This study examines the relationships among the quality of inquiry, the quality of teaching and pre-service teachers' perception of this research. Scores for assessments of graduating pre-service teachers (N=650) and a survey (n=236) were used as measurements. The findings indicate positive perceptions of practitioner research and a positive correlation between the quality of inquiry and quality of teaching. Using these data, the study identifies four profiles of pre-service teachers, differentiated by their perceived learning outcomes.","author":[{"dropping-particle":"","family":"Katwijk","given":"L","non-dropping-particle":"Van","parse-names":false,"suffix":""},{"dropping-particle":"","family":"Jansen","given":"E","non-dropping-particle":"","parse-names":false,"suffix":""},{"dropping-particle":"","family":"Veen","given":"K","non-dropping-particle":"Van","parse-names":false,"suffix":""}],"container-title":"European Journal of Teacher Education","id":"ITEM-1","issue":"3","issued":{"date-parts":[["2023"]]},"language":"English","note":"Times Cited in Web of Science Core Collection: 11\nTotal Times Cited: 11\nCited Reference Count: 71","page":"435-455","publisher-place":"Univ Groningen, Dept Teacher Educ, Grote Kruisstr 2-1, NL-9712 TS Groningen, Netherlands","title":"Pre-service teacher research: a way to future-proof teachers?","type":"article-journal","volume":"46"},"uris":["http://www.mendeley.com/documents/?uuid=7a6bf036-4d0e-4c45-8553-5ce67344354b"]}],"mendeley":{"formattedCitation":"(Van Katwijk et al., 2023)","manualFormatting":"Van Katwijk et al. (2023)","plainTextFormattedCitation":"(Van Katwijk et al., 2023)","previouslyFormattedCitation":"(Van Katwijk et al., 2023)"},"properties":{"noteIndex":0},"schema":"https://github.com/citation-style-language/schema/raw/master/csl-citation.json"}</w:instrText>
      </w:r>
      <w:r w:rsidRPr="004A33C2">
        <w:rPr>
          <w:rFonts w:ascii="Times New Roman" w:hAnsi="Times New Roman" w:cs="Times New Roman"/>
          <w:sz w:val="24"/>
          <w:szCs w:val="24"/>
        </w:rPr>
        <w:fldChar w:fldCharType="separate"/>
      </w:r>
      <w:r w:rsidRPr="004A33C2">
        <w:rPr>
          <w:rFonts w:ascii="Times New Roman" w:hAnsi="Times New Roman" w:cs="Times New Roman"/>
          <w:noProof/>
          <w:sz w:val="24"/>
          <w:szCs w:val="24"/>
        </w:rPr>
        <w:t>Van Katwijk et al. (2023)</w:t>
      </w:r>
      <w:r w:rsidRPr="004A33C2">
        <w:rPr>
          <w:rFonts w:ascii="Times New Roman" w:hAnsi="Times New Roman" w:cs="Times New Roman"/>
          <w:sz w:val="24"/>
          <w:szCs w:val="24"/>
        </w:rPr>
        <w:fldChar w:fldCharType="end"/>
      </w:r>
      <w:r w:rsidRPr="004A33C2">
        <w:rPr>
          <w:rFonts w:ascii="Times New Roman" w:hAnsi="Times New Roman" w:cs="Times New Roman"/>
          <w:sz w:val="24"/>
          <w:szCs w:val="24"/>
        </w:rPr>
        <w:t>, they are viewed as vital contributors to shaping the future of education. This perspective encourages pre-service teachers to embrace their role not only as facilitators of learning but also as advocates for transformative practices that promote inclusivity, diversity, and excellence in education.</w:t>
      </w:r>
    </w:p>
    <w:p w14:paraId="4FD5BAC4" w14:textId="77777777" w:rsidR="00915A71" w:rsidRPr="004A33C2" w:rsidRDefault="00915A71" w:rsidP="00915A71">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Pr="004A33C2">
        <w:rPr>
          <w:rFonts w:ascii="Times New Roman" w:hAnsi="Times New Roman" w:cs="Times New Roman"/>
          <w:sz w:val="24"/>
          <w:szCs w:val="24"/>
        </w:rPr>
        <w:t xml:space="preserve">At its core, pre-service teacher leadership encapsulates the idea that leadership is not a trait reserved for a select few but rather a skill set that can be cultivated and nurtured in all educators from the onset of their careers </w:t>
      </w:r>
      <w:r w:rsidRPr="004A33C2">
        <w:rPr>
          <w:rFonts w:ascii="Times New Roman" w:hAnsi="Times New Roman" w:cs="Times New Roman"/>
          <w:sz w:val="24"/>
          <w:szCs w:val="24"/>
        </w:rPr>
        <w:fldChar w:fldCharType="begin" w:fldLock="1"/>
      </w:r>
      <w:r w:rsidRPr="004A33C2">
        <w:rPr>
          <w:rFonts w:ascii="Times New Roman" w:hAnsi="Times New Roman" w:cs="Times New Roman"/>
          <w:sz w:val="24"/>
          <w:szCs w:val="24"/>
        </w:rPr>
        <w:instrText>ADDIN CSL_CITATION {"citationItems":[{"id":"ITEM-1","itemData":{"DOI":"10.26529/cepsj.1634","author":[{"dropping-particle":"","family":"Aliu","given":"J","non-dropping-particle":"","parse-names":false,"suffix":""},{"dropping-particle":"","family":"Kaçaniku","given":"F","non-dropping-particle":"","parse-names":false,"suffix":""}],"container-title":"Center for Educational Policy Studies Journal","id":"ITEM-1","issue":"4","issued":{"date-parts":[["2023"]]},"note":"Export Date: 20 March 2024; Cited By: 0","page":"37-62","title":"An Exploration of Teacher Leadership: Are Future Teachers Ready to Lead?","type":"article-journal","volume":"13"},"uris":["http://www.mendeley.com/documents/?uuid=8293aa2e-de69-4cc2-a29e-fd1d65447a00"]}],"mendeley":{"formattedCitation":"(Aliu &amp; Kaçaniku, 2023)","plainTextFormattedCitation":"(Aliu &amp; Kaçaniku, 2023)","previouslyFormattedCitation":"(Aliu &amp; Kaçaniku, 2023)"},"properties":{"noteIndex":0},"schema":"https://github.com/citation-style-language/schema/raw/master/csl-citation.json"}</w:instrText>
      </w:r>
      <w:r w:rsidRPr="004A33C2">
        <w:rPr>
          <w:rFonts w:ascii="Times New Roman" w:hAnsi="Times New Roman" w:cs="Times New Roman"/>
          <w:sz w:val="24"/>
          <w:szCs w:val="24"/>
        </w:rPr>
        <w:fldChar w:fldCharType="separate"/>
      </w:r>
      <w:r w:rsidRPr="004A33C2">
        <w:rPr>
          <w:rFonts w:ascii="Times New Roman" w:hAnsi="Times New Roman" w:cs="Times New Roman"/>
          <w:noProof/>
          <w:sz w:val="24"/>
          <w:szCs w:val="24"/>
        </w:rPr>
        <w:t>(Aliu &amp; Kaçaniku, 2023)</w:t>
      </w:r>
      <w:r w:rsidRPr="004A33C2">
        <w:rPr>
          <w:rFonts w:ascii="Times New Roman" w:hAnsi="Times New Roman" w:cs="Times New Roman"/>
          <w:sz w:val="24"/>
          <w:szCs w:val="24"/>
        </w:rPr>
        <w:fldChar w:fldCharType="end"/>
      </w:r>
      <w:r w:rsidRPr="004A33C2">
        <w:rPr>
          <w:rFonts w:ascii="Times New Roman" w:hAnsi="Times New Roman" w:cs="Times New Roman"/>
          <w:sz w:val="24"/>
          <w:szCs w:val="24"/>
        </w:rPr>
        <w:t xml:space="preserve">. By embedding leadership development within pre-service teacher education programs, institutions have the opportunity to mold a new generation of educators who are not only proficient in pedagogy but also adept at inspiring and influencing change at multiple levels. This approach recognizes that effective teaching goes beyond the dissemination of knowledge as </w:t>
      </w:r>
      <w:r w:rsidRPr="004A33C2">
        <w:rPr>
          <w:rFonts w:ascii="Times New Roman" w:hAnsi="Times New Roman" w:cs="Times New Roman"/>
          <w:sz w:val="24"/>
          <w:szCs w:val="24"/>
        </w:rPr>
        <w:fldChar w:fldCharType="begin" w:fldLock="1"/>
      </w:r>
      <w:r w:rsidRPr="004A33C2">
        <w:rPr>
          <w:rFonts w:ascii="Times New Roman" w:hAnsi="Times New Roman" w:cs="Times New Roman"/>
          <w:sz w:val="24"/>
          <w:szCs w:val="24"/>
        </w:rPr>
        <w:instrText>ADDIN CSL_CITATION {"citationItems":[{"id":"ITEM-1","itemData":{"abstract":"Article Info Expectations of teacher leadership for school improvement have gained increasing currency in recent years. While extensive research on teacher leadership and practicing teachers exists, comparatively little research exists at pre-service level and there is little empirical data regarding leadership experiences and practices of novice teachers particularly in the context of leadership for inclusion. This paper draws on empirical data from six primary teachers in the Republic of Ireland who had undertaken a leadership for inclusion and special education module in their pre-service education and evidenced their willingness and readiness to practise leadership in schools. During their first year of teaching the teachers were engaged in a community of practice to help bridge the knowledge practice gap related to leadership for inclusion. A visual ethnographic research approach was used to track the teachers as they transitioned from 'talking the talk to walking the walk'. Analysis of results indicates teachers' ability to exercise leadership in their own classrooms, in collaboration with others within and beyond their schools. This paper extends the knowledge base on how leadership development in pre-service education evolves in the experiences and practices of a group of novice teachers and subsequent implications for teacher educators.","author":[{"dropping-particle":"","family":"King","given":"Fiona","non-dropping-particle":"","parse-names":false,"suffix":""},{"dropping-particle":"","family":"Logan","given":"Anna","non-dropping-particle":"","parse-names":false,"suffix":""}],"container-title":"Research in Educational Administration &amp; Leadership","id":"ITEM-1","issue":"1","issued":{"date-parts":[["2022"]]},"page":"132-160","title":"Leadership For Inclusion And Special Education: Novice Teachers Walking The Walk","type":"article-journal","volume":"7"},"uris":["http://www.mendeley.com/documents/?uuid=71ed24cb-9212-3835-8155-79d8437851f5"]}],"mendeley":{"formattedCitation":"(King &amp; Logan, 2022)","manualFormatting":"King and Logan (2022)","plainTextFormattedCitation":"(King &amp; Logan, 2022)","previouslyFormattedCitation":"(King &amp; Logan, 2022)"},"properties":{"noteIndex":0},"schema":"https://github.com/citation-style-language/schema/raw/master/csl-citation.json"}</w:instrText>
      </w:r>
      <w:r w:rsidRPr="004A33C2">
        <w:rPr>
          <w:rFonts w:ascii="Times New Roman" w:hAnsi="Times New Roman" w:cs="Times New Roman"/>
          <w:sz w:val="24"/>
          <w:szCs w:val="24"/>
        </w:rPr>
        <w:fldChar w:fldCharType="separate"/>
      </w:r>
      <w:r w:rsidRPr="004A33C2">
        <w:rPr>
          <w:rFonts w:ascii="Times New Roman" w:hAnsi="Times New Roman" w:cs="Times New Roman"/>
          <w:noProof/>
          <w:sz w:val="24"/>
          <w:szCs w:val="24"/>
        </w:rPr>
        <w:t>King and Logan (2022)</w:t>
      </w:r>
      <w:r w:rsidRPr="004A33C2">
        <w:rPr>
          <w:rFonts w:ascii="Times New Roman" w:hAnsi="Times New Roman" w:cs="Times New Roman"/>
          <w:sz w:val="24"/>
          <w:szCs w:val="24"/>
        </w:rPr>
        <w:fldChar w:fldCharType="end"/>
      </w:r>
      <w:r w:rsidRPr="004A33C2">
        <w:rPr>
          <w:rFonts w:ascii="Times New Roman" w:hAnsi="Times New Roman" w:cs="Times New Roman"/>
          <w:sz w:val="24"/>
          <w:szCs w:val="24"/>
        </w:rPr>
        <w:t xml:space="preserve"> mention leadership is an inclusion that entails fostering critical thinking, collaboration, and a commitment to continuous improvement.</w:t>
      </w:r>
    </w:p>
    <w:p w14:paraId="556AD8E7" w14:textId="77777777" w:rsidR="00915A71" w:rsidRPr="004A33C2" w:rsidRDefault="00915A71" w:rsidP="00915A71">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Pr="004A33C2">
        <w:rPr>
          <w:rFonts w:ascii="Times New Roman" w:hAnsi="Times New Roman" w:cs="Times New Roman"/>
          <w:sz w:val="24"/>
          <w:szCs w:val="24"/>
        </w:rPr>
        <w:t xml:space="preserve">Moreover, pre-service teacher leadership holds promise for addressing some of the persistent challenges facing the field of education. From inequitable access to resources to systemic barriers that hinder student success, these issues demand proactive and innovative solutions. By instilling a sense of agency and advocacy in pre-service teachers, educational institutions can cultivate a cadre of change agents who are equipped to confront these challenges head-on </w:t>
      </w:r>
      <w:r w:rsidRPr="004A33C2">
        <w:rPr>
          <w:rFonts w:ascii="Times New Roman" w:hAnsi="Times New Roman" w:cs="Times New Roman"/>
          <w:sz w:val="24"/>
          <w:szCs w:val="24"/>
        </w:rPr>
        <w:fldChar w:fldCharType="begin" w:fldLock="1"/>
      </w:r>
      <w:r w:rsidRPr="004A33C2">
        <w:rPr>
          <w:rFonts w:ascii="Times New Roman" w:hAnsi="Times New Roman" w:cs="Times New Roman"/>
          <w:sz w:val="24"/>
          <w:szCs w:val="24"/>
        </w:rPr>
        <w:instrText>ADDIN CSL_CITATION {"citationItems":[{"id":"ITEM-1","itemData":{"DOI":"10.1177/0091552107306414","ISSN":"00915521","abstract":"This study examined the new learning that occurred in a professional development program for participants who aspire to the community college presidency. Knowledge construction occurred on three levels: personal, professional, and disciplinary. Reframing, embracing, and embodying activities toward knowledge construction were evident, and new knowledge was expressed cognitively, affectively, and conatively. The new learning approach can be used to capture actual learning in a professional development venue, bring the learning into the participants' full consciousness, stimulate individual and group processing for iterative knowledge construction, and provide a higher level of program evaluation. © 2007 North Carolina State University.","author":[{"dropping-particle":"","family":"Wiessner","given":"Colleen Aalsburg","non-dropping-particle":"","parse-names":false,"suffix":""},{"dropping-particle":"","family":"Sullivan","given":"Leila González","non-dropping-particle":"","parse-names":false,"suffix":""}],"container-title":"Community College Review","id":"ITEM-1","issue":"2","issued":{"date-parts":[["2007","10"]]},"page":"88-112","title":"New learning: Constructing knowledge in leadership training programs","type":"article-journal","volume":"35"},"uris":["http://www.mendeley.com/documents/?uuid=0d20aa9d-809a-3158-b896-771cd9137c14"]}],"mendeley":{"formattedCitation":"(Wiessner &amp; Sullivan, 2007)","plainTextFormattedCitation":"(Wiessner &amp; Sullivan, 2007)","previouslyFormattedCitation":"(Wiessner &amp; Sullivan, 2007)"},"properties":{"noteIndex":0},"schema":"https://github.com/citation-style-language/schema/raw/master/csl-citation.json"}</w:instrText>
      </w:r>
      <w:r w:rsidRPr="004A33C2">
        <w:rPr>
          <w:rFonts w:ascii="Times New Roman" w:hAnsi="Times New Roman" w:cs="Times New Roman"/>
          <w:sz w:val="24"/>
          <w:szCs w:val="24"/>
        </w:rPr>
        <w:fldChar w:fldCharType="separate"/>
      </w:r>
      <w:r w:rsidRPr="004A33C2">
        <w:rPr>
          <w:rFonts w:ascii="Times New Roman" w:hAnsi="Times New Roman" w:cs="Times New Roman"/>
          <w:noProof/>
          <w:sz w:val="24"/>
          <w:szCs w:val="24"/>
        </w:rPr>
        <w:t>(Wiessner &amp; Sullivan, 2007)</w:t>
      </w:r>
      <w:r w:rsidRPr="004A33C2">
        <w:rPr>
          <w:rFonts w:ascii="Times New Roman" w:hAnsi="Times New Roman" w:cs="Times New Roman"/>
          <w:sz w:val="24"/>
          <w:szCs w:val="24"/>
        </w:rPr>
        <w:fldChar w:fldCharType="end"/>
      </w:r>
      <w:r w:rsidRPr="004A33C2">
        <w:rPr>
          <w:rFonts w:ascii="Times New Roman" w:hAnsi="Times New Roman" w:cs="Times New Roman"/>
          <w:sz w:val="24"/>
          <w:szCs w:val="24"/>
        </w:rPr>
        <w:t xml:space="preserve">. Whether through curriculum design, community engagement initiatives, or policy advocacy, pre-service teacher leaders have the </w:t>
      </w:r>
      <w:r w:rsidRPr="004A33C2">
        <w:rPr>
          <w:rFonts w:ascii="Times New Roman" w:hAnsi="Times New Roman" w:cs="Times New Roman"/>
          <w:sz w:val="24"/>
          <w:szCs w:val="24"/>
        </w:rPr>
        <w:lastRenderedPageBreak/>
        <w:t>potential to effect meaningful and lasting improvements in educational outcomes for all students.</w:t>
      </w:r>
    </w:p>
    <w:p w14:paraId="7F0FFEBD" w14:textId="77777777" w:rsidR="00915A71" w:rsidRPr="004A33C2" w:rsidRDefault="00915A71" w:rsidP="00915A71">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Pr="004A33C2">
        <w:rPr>
          <w:rFonts w:ascii="Times New Roman" w:hAnsi="Times New Roman" w:cs="Times New Roman"/>
          <w:sz w:val="24"/>
          <w:szCs w:val="24"/>
        </w:rPr>
        <w:t>This concept paper explores the foundations, principles, and implications of pre-service teacher leadership. Drawing upon research literature, theoretical frameworks, and practical examples, which aim to elucidate the significance of integrating leadership development into pre-service teacher education programs. By examining the intersection of teacher preparation and leadership theory, this concept paper provides insights into how educators, policymakers, and stakeholders can collaborate to cultivate a culture of leadership among pre-service teachers, thereby fostering positive change within the educational landscape.</w:t>
      </w:r>
    </w:p>
    <w:p w14:paraId="23AC9D49" w14:textId="77777777" w:rsidR="00915A71" w:rsidRPr="004A33C2" w:rsidRDefault="00915A71" w:rsidP="00915A71">
      <w:pPr>
        <w:jc w:val="both"/>
        <w:rPr>
          <w:rFonts w:ascii="Times New Roman" w:hAnsi="Times New Roman" w:cs="Times New Roman"/>
          <w:sz w:val="24"/>
          <w:szCs w:val="24"/>
        </w:rPr>
      </w:pPr>
    </w:p>
    <w:p w14:paraId="301AC07A" w14:textId="77777777" w:rsidR="00915A71" w:rsidRPr="008D5D72" w:rsidRDefault="00915A71" w:rsidP="00915A71">
      <w:pPr>
        <w:jc w:val="center"/>
        <w:rPr>
          <w:rFonts w:ascii="Times New Roman" w:hAnsi="Times New Roman" w:cs="Times New Roman"/>
          <w:sz w:val="24"/>
          <w:szCs w:val="24"/>
        </w:rPr>
      </w:pPr>
      <w:r w:rsidRPr="008D5D72">
        <w:rPr>
          <w:rFonts w:ascii="Times New Roman" w:hAnsi="Times New Roman" w:cs="Times New Roman"/>
          <w:sz w:val="24"/>
          <w:szCs w:val="24"/>
        </w:rPr>
        <w:t>LITERATURE REVIEW</w:t>
      </w:r>
    </w:p>
    <w:p w14:paraId="0D56E2B0" w14:textId="77777777" w:rsidR="00915A71" w:rsidRPr="004A33C2" w:rsidRDefault="00915A71" w:rsidP="00915A71">
      <w:pPr>
        <w:spacing w:line="240" w:lineRule="auto"/>
        <w:jc w:val="both"/>
        <w:rPr>
          <w:rFonts w:ascii="Times New Roman" w:hAnsi="Times New Roman" w:cs="Times New Roman"/>
          <w:sz w:val="24"/>
          <w:szCs w:val="24"/>
        </w:rPr>
      </w:pPr>
      <w:r w:rsidRPr="004A33C2">
        <w:rPr>
          <w:rFonts w:ascii="Times New Roman" w:hAnsi="Times New Roman" w:cs="Times New Roman"/>
          <w:sz w:val="24"/>
          <w:szCs w:val="24"/>
        </w:rPr>
        <w:t xml:space="preserve">The notion of pre-service teacher leadership has garnered noteworthy interest in the evolving field of teacher education during the past several years. Understanding the adaptable nature of pre-service teacher leadership and its consequences for teacher education is becoming more and more important as a result of the shifting needs and challenges of this profession. This literature review aims to provide insight into the diverse dimensions of this concept by synthesizing key findings from relevant studies. An underlying theme in the exploration of pre-service teacher leadership is the complex relationship between external responsibilities and the autonomy of academic leaders. </w:t>
      </w:r>
      <w:r w:rsidRPr="004A33C2">
        <w:rPr>
          <w:rFonts w:ascii="Times New Roman" w:hAnsi="Times New Roman" w:cs="Times New Roman"/>
          <w:sz w:val="24"/>
          <w:szCs w:val="24"/>
        </w:rPr>
        <w:fldChar w:fldCharType="begin" w:fldLock="1"/>
      </w:r>
      <w:r w:rsidRPr="004A33C2">
        <w:rPr>
          <w:rFonts w:ascii="Times New Roman" w:hAnsi="Times New Roman" w:cs="Times New Roman"/>
          <w:sz w:val="24"/>
          <w:szCs w:val="24"/>
        </w:rPr>
        <w:instrText>ADDIN CSL_CITATION {"citationItems":[{"id":"ITEM-1","itemData":{"DOI":"10.1080/0309877X.2023.2248025","abstract":"Processes of market-making and regulation are recalibrating the work of teacher education. While an established body of research has examined changes to the content and control of teacher education in the UK and internationally, the impact of audit-based accountability on the work of academic leaders is neglected. This study explores the career transitions, experiences and commitments of leaders in professional education at a time of jurisdictional challenge. Drawing on interviews with Heads of Department of 10 large-scale university providers of pre-service teacher education in England, the analysis addresses the impact of multiple accountabilities on professional agency, identity and efficacy. The study finds participants’ need to demonstrate compliance with policy directives in a highly volatile operating context diminishes possibilities for critically reflexive leadership practice and policy activism. © 2023 The Author(s). Published by Informa UK Limited, trading as Taylor &amp; Francis Group.","author":[{"dropping-particle":"","family":"Hulme","given":"M","non-dropping-particle":"","parse-names":false,"suffix":""},{"dropping-particle":"","family":"Meanwell","given":"K","non-dropping-particle":"","parse-names":false,"suffix":""},{"dropping-particle":"","family":"Bryan","given":"H","non-dropping-particle":"","parse-names":false,"suffix":""}],"container-title":"Journal of Further and Higher Education","id":"ITEM-1","issued":{"date-parts":[["2023"]]},"note":"Export Date: 28 September 2023; Cited By: 0","title":"Between A Rock And A Hard Place: Leading University Teacher Education In England","type":"article-journal"},"uris":["http://www.mendeley.com/documents/?uuid=8399b8a0-ea92-4be6-9791-cd6b18a98611"]}],"mendeley":{"formattedCitation":"(Hulme et al., 2023)","manualFormatting":"Hulme, Meanwell, and Bryan (2023)","plainTextFormattedCitation":"(Hulme et al., 2023)","previouslyFormattedCitation":"(Hulme et al., 2023)"},"properties":{"noteIndex":0},"schema":"https://github.com/citation-style-language/schema/raw/master/csl-citation.json"}</w:instrText>
      </w:r>
      <w:r w:rsidRPr="004A33C2">
        <w:rPr>
          <w:rFonts w:ascii="Times New Roman" w:hAnsi="Times New Roman" w:cs="Times New Roman"/>
          <w:sz w:val="24"/>
          <w:szCs w:val="24"/>
        </w:rPr>
        <w:fldChar w:fldCharType="separate"/>
      </w:r>
      <w:r w:rsidRPr="004A33C2">
        <w:rPr>
          <w:rFonts w:ascii="Times New Roman" w:hAnsi="Times New Roman" w:cs="Times New Roman"/>
          <w:noProof/>
          <w:sz w:val="24"/>
          <w:szCs w:val="24"/>
        </w:rPr>
        <w:t>Hulme, Meanwell, and Bryan (2023)</w:t>
      </w:r>
      <w:r w:rsidRPr="004A33C2">
        <w:rPr>
          <w:rFonts w:ascii="Times New Roman" w:hAnsi="Times New Roman" w:cs="Times New Roman"/>
          <w:sz w:val="24"/>
          <w:szCs w:val="24"/>
        </w:rPr>
        <w:fldChar w:fldCharType="end"/>
      </w:r>
      <w:r w:rsidRPr="004A33C2">
        <w:rPr>
          <w:rFonts w:ascii="Times New Roman" w:hAnsi="Times New Roman" w:cs="Times New Roman"/>
          <w:sz w:val="24"/>
          <w:szCs w:val="24"/>
        </w:rPr>
        <w:t xml:space="preserve"> researched the impact of audit-based responsibilities on academic leaders in teacher education programs. Their study highlights the challenges academic leaders face in reconciling policy directives with reflexive leadership practices and critical policy activism, emphasizing the need to strike a delicate balance between compliance and innovation.</w:t>
      </w:r>
    </w:p>
    <w:p w14:paraId="59432FA9" w14:textId="77777777" w:rsidR="00915A71" w:rsidRPr="004A33C2" w:rsidRDefault="00915A71" w:rsidP="00915A71">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Pr="004A33C2">
        <w:rPr>
          <w:rFonts w:ascii="Times New Roman" w:hAnsi="Times New Roman" w:cs="Times New Roman"/>
          <w:sz w:val="24"/>
          <w:szCs w:val="24"/>
        </w:rPr>
        <w:t xml:space="preserve">Focusing on the experiences and potential of pre-service teachers, several studies describe their motivations, their views on leadership, and the challenges they face. </w:t>
      </w:r>
      <w:r w:rsidRPr="004A33C2">
        <w:rPr>
          <w:rFonts w:ascii="Times New Roman" w:hAnsi="Times New Roman" w:cs="Times New Roman"/>
          <w:sz w:val="24"/>
          <w:szCs w:val="24"/>
        </w:rPr>
        <w:fldChar w:fldCharType="begin" w:fldLock="1"/>
      </w:r>
      <w:r w:rsidRPr="004A33C2">
        <w:rPr>
          <w:rFonts w:ascii="Times New Roman" w:hAnsi="Times New Roman" w:cs="Times New Roman"/>
          <w:sz w:val="24"/>
          <w:szCs w:val="24"/>
        </w:rPr>
        <w:instrText>ADDIN CSL_CITATION {"citationItems":[{"id":"ITEM-1","itemData":{"DOI":"10.5328/cter30.2.101","author":[{"dropping-particle":"","family":"Harms","given":"Breanne M","non-dropping-particle":"","parse-names":false,"suffix":""},{"dropping-particle":"","family":"Knobloch","given":"Neil A","non-dropping-particle":"","parse-names":false,"suffix":""}],"container-title":"Career and Technical Education Research","id":"ITEM-1","issued":{"date-parts":[["2005"]]},"title":"Preservice Teachers' Motivation and Leadership Behaviors Related to Career Choice","type":"article-journal"},"uris":["http://www.mendeley.com/documents/?uuid=02c6aca1-6c9a-4ced-b7b4-11525f2a78d5"]}],"mendeley":{"formattedCitation":"(Harms &amp; Knobloch, 2005)","manualFormatting":"Harms and Knobloch ( 2005)","plainTextFormattedCitation":"(Harms &amp; Knobloch, 2005)","previouslyFormattedCitation":"(Harms &amp; Knobloch, 2005)"},"properties":{"noteIndex":0},"schema":"https://github.com/citation-style-language/schema/raw/master/csl-citation.json"}</w:instrText>
      </w:r>
      <w:r w:rsidRPr="004A33C2">
        <w:rPr>
          <w:rFonts w:ascii="Times New Roman" w:hAnsi="Times New Roman" w:cs="Times New Roman"/>
          <w:sz w:val="24"/>
          <w:szCs w:val="24"/>
        </w:rPr>
        <w:fldChar w:fldCharType="separate"/>
      </w:r>
      <w:r w:rsidRPr="004A33C2">
        <w:rPr>
          <w:rFonts w:ascii="Times New Roman" w:hAnsi="Times New Roman" w:cs="Times New Roman"/>
          <w:noProof/>
          <w:sz w:val="24"/>
          <w:szCs w:val="24"/>
        </w:rPr>
        <w:t>Harms and Knobloch ( 2005)</w:t>
      </w:r>
      <w:r w:rsidRPr="004A33C2">
        <w:rPr>
          <w:rFonts w:ascii="Times New Roman" w:hAnsi="Times New Roman" w:cs="Times New Roman"/>
          <w:sz w:val="24"/>
          <w:szCs w:val="24"/>
        </w:rPr>
        <w:fldChar w:fldCharType="end"/>
      </w:r>
      <w:r w:rsidRPr="004A33C2">
        <w:rPr>
          <w:rFonts w:ascii="Times New Roman" w:hAnsi="Times New Roman" w:cs="Times New Roman"/>
          <w:sz w:val="24"/>
          <w:szCs w:val="24"/>
        </w:rPr>
        <w:t xml:space="preserve"> studied the motivation and leadership behavior of pre-service teachers in relation to their career choices. Their findings emphasize the importance of understanding the motivations and leadership potential of pre-service teachers to effectively prepare them for the teaching profession. </w:t>
      </w:r>
      <w:r w:rsidRPr="004A33C2">
        <w:rPr>
          <w:rFonts w:ascii="Times New Roman" w:hAnsi="Times New Roman" w:cs="Times New Roman"/>
          <w:sz w:val="24"/>
          <w:szCs w:val="24"/>
        </w:rPr>
        <w:fldChar w:fldCharType="begin" w:fldLock="1"/>
      </w:r>
      <w:r w:rsidRPr="004A33C2">
        <w:rPr>
          <w:rFonts w:ascii="Times New Roman" w:hAnsi="Times New Roman" w:cs="Times New Roman"/>
          <w:sz w:val="24"/>
          <w:szCs w:val="24"/>
        </w:rPr>
        <w:instrText>ADDIN CSL_CITATION {"citationItems":[{"id":"ITEM-1","itemData":{"DOI":"10.36510/learnland.v1i2.259","author":[{"dropping-particle":"","family":"Aitken","given":"Avril","non-dropping-particle":"","parse-names":false,"suffix":""}],"container-title":"Learning Landscapes","id":"ITEM-1","issued":{"date-parts":[["2008"]]},"title":"The Novice With Expertise: Is There a Leadership Role for Preservice Teachers in Times of Educational Change?","type":"article-journal"},"uris":["http://www.mendeley.com/documents/?uuid=df732d5e-61b1-4780-8ed5-d1b204d710f3"]}],"mendeley":{"formattedCitation":"(Aitken, 2008)","manualFormatting":"Aitken (2008)","plainTextFormattedCitation":"(Aitken, 2008)","previouslyFormattedCitation":"(Aitken, 2008)"},"properties":{"noteIndex":0},"schema":"https://github.com/citation-style-language/schema/raw/master/csl-citation.json"}</w:instrText>
      </w:r>
      <w:r w:rsidRPr="004A33C2">
        <w:rPr>
          <w:rFonts w:ascii="Times New Roman" w:hAnsi="Times New Roman" w:cs="Times New Roman"/>
          <w:sz w:val="24"/>
          <w:szCs w:val="24"/>
        </w:rPr>
        <w:fldChar w:fldCharType="separate"/>
      </w:r>
      <w:r w:rsidRPr="004A33C2">
        <w:rPr>
          <w:rFonts w:ascii="Times New Roman" w:hAnsi="Times New Roman" w:cs="Times New Roman"/>
          <w:noProof/>
          <w:sz w:val="24"/>
          <w:szCs w:val="24"/>
        </w:rPr>
        <w:t>Aitken (2008)</w:t>
      </w:r>
      <w:r w:rsidRPr="004A33C2">
        <w:rPr>
          <w:rFonts w:ascii="Times New Roman" w:hAnsi="Times New Roman" w:cs="Times New Roman"/>
          <w:sz w:val="24"/>
          <w:szCs w:val="24"/>
        </w:rPr>
        <w:fldChar w:fldCharType="end"/>
      </w:r>
      <w:r w:rsidRPr="004A33C2">
        <w:rPr>
          <w:rFonts w:ascii="Times New Roman" w:hAnsi="Times New Roman" w:cs="Times New Roman"/>
          <w:sz w:val="24"/>
          <w:szCs w:val="24"/>
        </w:rPr>
        <w:t xml:space="preserve"> investigates competing conceptions of teacher leadership and examines pre-service teachers' representations of teacher leadership. This study reveals various views on what constitutes teacher leadership, raising important questions about the possibilities and challenges that pre-service teachers face in leadership roles.</w:t>
      </w:r>
    </w:p>
    <w:p w14:paraId="0188494E" w14:textId="77777777" w:rsidR="00915A71" w:rsidRPr="004A33C2" w:rsidRDefault="00915A71" w:rsidP="00915A71">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Pr="004A33C2">
        <w:rPr>
          <w:rFonts w:ascii="Times New Roman" w:hAnsi="Times New Roman" w:cs="Times New Roman"/>
          <w:sz w:val="24"/>
          <w:szCs w:val="24"/>
        </w:rPr>
        <w:t xml:space="preserve">Additionally, </w:t>
      </w:r>
      <w:r w:rsidRPr="004A33C2">
        <w:rPr>
          <w:rFonts w:ascii="Times New Roman" w:hAnsi="Times New Roman" w:cs="Times New Roman"/>
          <w:sz w:val="24"/>
          <w:szCs w:val="24"/>
        </w:rPr>
        <w:fldChar w:fldCharType="begin" w:fldLock="1"/>
      </w:r>
      <w:r w:rsidRPr="004A33C2">
        <w:rPr>
          <w:rFonts w:ascii="Times New Roman" w:hAnsi="Times New Roman" w:cs="Times New Roman"/>
          <w:sz w:val="24"/>
          <w:szCs w:val="24"/>
        </w:rPr>
        <w:instrText>ADDIN CSL_CITATION {"citationItems":[{"id":"ITEM-1","itemData":{"DOI":"10.1002/trtr.1704","ISSN":"00340561","abstract":"All teachers must be literacy leaders in their classrooms and schools. Recent concerns surrounding teacher quality and literacy teacher preparation prompted the current inquiry, which examined the diverse ways in which literacy teacher educators cultivate literacy leadership among preservice teachers. The authors used a one-shot qualitative research design and applied understandings related to distributed leadership and teacher leadership as theoretical lenses. Sixty-five respondents participated in the current inquiry, and data were analyzed using a three-level classification diversity analysis. Three themes emerged during data analysis: Two addressed specific preparation techniques for literacy leadership that occurred in university contexts and community and professional contexts, and the third drew attention to the inadequacy of preparation efforts with literacy leadership. A discussion of findings for each theme is provided, as well as implications and recommendations for literacy teacher educators and teacher preparation program administrators.","author":[{"dropping-particle":"","family":"Sharp","given":"Laurie A.","non-dropping-particle":"","parse-names":false,"suffix":""},{"dropping-particle":"","family":"Piper","given":"Rebekah","non-dropping-particle":"","parse-names":false,"suffix":""},{"dropping-particle":"","family":"Raymond","given":"Roberta D.","non-dropping-particle":"","parse-names":false,"suffix":""}],"container-title":"Reading Teacher","id":"ITEM-1","issue":"2","issued":{"date-parts":[["2018"]]},"page":"223-232","title":"Are We Preparing Teachers for Literacy Leadership?","type":"article-journal","volume":"72"},"uris":["http://www.mendeley.com/documents/?uuid=1c7c2426-4141-4748-94eb-f58ed8ede88d"]}],"mendeley":{"formattedCitation":"(Sharp et al., 2018)","manualFormatting":"Sharp et al. (2018)","plainTextFormattedCitation":"(Sharp et al., 2018)","previouslyFormattedCitation":"(Sharp et al., 2018)"},"properties":{"noteIndex":0},"schema":"https://github.com/citation-style-language/schema/raw/master/csl-citation.json"}</w:instrText>
      </w:r>
      <w:r w:rsidRPr="004A33C2">
        <w:rPr>
          <w:rFonts w:ascii="Times New Roman" w:hAnsi="Times New Roman" w:cs="Times New Roman"/>
          <w:sz w:val="24"/>
          <w:szCs w:val="24"/>
        </w:rPr>
        <w:fldChar w:fldCharType="separate"/>
      </w:r>
      <w:r w:rsidRPr="004A33C2">
        <w:rPr>
          <w:rFonts w:ascii="Times New Roman" w:hAnsi="Times New Roman" w:cs="Times New Roman"/>
          <w:noProof/>
          <w:sz w:val="24"/>
          <w:szCs w:val="24"/>
        </w:rPr>
        <w:t>Sharp et al. (2018)</w:t>
      </w:r>
      <w:r w:rsidRPr="004A33C2">
        <w:rPr>
          <w:rFonts w:ascii="Times New Roman" w:hAnsi="Times New Roman" w:cs="Times New Roman"/>
          <w:sz w:val="24"/>
          <w:szCs w:val="24"/>
        </w:rPr>
        <w:fldChar w:fldCharType="end"/>
      </w:r>
      <w:r w:rsidRPr="004A33C2">
        <w:rPr>
          <w:rFonts w:ascii="Times New Roman" w:hAnsi="Times New Roman" w:cs="Times New Roman"/>
          <w:sz w:val="24"/>
          <w:szCs w:val="24"/>
        </w:rPr>
        <w:t xml:space="preserve"> talked about how crucial it is to train incoming teachers to lead literacy initiatives in classrooms and schools. In order to highlight the necessity of teacher education programmes incorporating leadership qualities within the framework of literacy education, this study explores the ways in which literacy teacher educators cultivate literacy leadership among pre-service teachers. Furthermore, </w:t>
      </w:r>
      <w:r w:rsidRPr="004A33C2">
        <w:rPr>
          <w:rFonts w:ascii="Times New Roman" w:hAnsi="Times New Roman" w:cs="Times New Roman"/>
          <w:sz w:val="24"/>
          <w:szCs w:val="24"/>
        </w:rPr>
        <w:fldChar w:fldCharType="begin" w:fldLock="1"/>
      </w:r>
      <w:r w:rsidRPr="004A33C2">
        <w:rPr>
          <w:rFonts w:ascii="Times New Roman" w:hAnsi="Times New Roman" w:cs="Times New Roman"/>
          <w:sz w:val="24"/>
          <w:szCs w:val="24"/>
        </w:rPr>
        <w:instrText>ADDIN CSL_CITATION {"citationItems":[{"id":"ITEM-1","itemData":{"DOI":"10.1177/20965311221142892","ISSN":"26321742","abstract":"Purpose: This study aimed to identify the potential attributes of teacher leadership among preservice teachers with higher levels of reflection, especially in the Chinese context. Design/Approach/Methods: A mixed research method was adopted in this study. First, a quantitative research method was conducted to examine preservice teachers’ reflection depth. The top 10% of the preservice teachers with higher levels of reflection were selected as the target respondents for comparison. Second, qualitative data analysis was conducted to identify potential attributes of emergent teacher leadership in these preservice teachers. Findings: This study identified five potential attributes of emergent teacher leadership among preservice teachers who showed deeper reflection depth. Additionally, this study identified how the unique attributes fit into preservice teachers’ professional development in the Chinese context. Originality/Value: This study proposes a new development model to develop preservice teachers that emphasizes the role of continuous reflections in context for professional growth. This study holds implications for understanding the potential attributes of emergent teacher leadership among Chinese preservice teachers. Additionally, this study appeals to the importance of cultivating preservice teachers to practice teacher leadership during the teacher training stage to support them to become outstanding future teachers.","author":[{"dropping-particle":"","family":"Wang","given":"Ye","non-dropping-particle":"","parse-names":false,"suffix":""},{"dropping-particle":"","family":"Ko","given":"James","non-dropping-particle":"","parse-names":false,"suffix":""},{"dropping-particle":"","family":"Qian","given":"Haiyan","non-dropping-particle":"","parse-names":false,"suffix":""}],"container-title":"ECNU Review of Education","id":"ITEM-1","issue":"2","issued":{"date-parts":[["2023"]]},"page":"237-260","title":"How Would Preservice Teachers With Deeper Reflection Emerge as Teacher Leaders?","type":"article-journal","volume":"6"},"uris":["http://www.mendeley.com/documents/?uuid=562e9f43-bb30-4506-aea3-27f32dcf385c"]}],"mendeley":{"formattedCitation":"(Wang et al., 2023)","manualFormatting":"Wang et al. (2023)","plainTextFormattedCitation":"(Wang et al., 2023)","previouslyFormattedCitation":"(Wang et al., 2023)"},"properties":{"noteIndex":0},"schema":"https://github.com/citation-style-language/schema/raw/master/csl-citation.json"}</w:instrText>
      </w:r>
      <w:r w:rsidRPr="004A33C2">
        <w:rPr>
          <w:rFonts w:ascii="Times New Roman" w:hAnsi="Times New Roman" w:cs="Times New Roman"/>
          <w:sz w:val="24"/>
          <w:szCs w:val="24"/>
        </w:rPr>
        <w:fldChar w:fldCharType="separate"/>
      </w:r>
      <w:r w:rsidRPr="004A33C2">
        <w:rPr>
          <w:rFonts w:ascii="Times New Roman" w:hAnsi="Times New Roman" w:cs="Times New Roman"/>
          <w:noProof/>
          <w:sz w:val="24"/>
          <w:szCs w:val="24"/>
        </w:rPr>
        <w:t>Wang et al. (2023)</w:t>
      </w:r>
      <w:r w:rsidRPr="004A33C2">
        <w:rPr>
          <w:rFonts w:ascii="Times New Roman" w:hAnsi="Times New Roman" w:cs="Times New Roman"/>
          <w:sz w:val="24"/>
          <w:szCs w:val="24"/>
        </w:rPr>
        <w:fldChar w:fldCharType="end"/>
      </w:r>
      <w:r w:rsidRPr="004A33C2">
        <w:rPr>
          <w:rFonts w:ascii="Times New Roman" w:hAnsi="Times New Roman" w:cs="Times New Roman"/>
          <w:sz w:val="24"/>
          <w:szCs w:val="24"/>
        </w:rPr>
        <w:t xml:space="preserve"> underscored the significance of fostering pre-service teachers as prospective teacher leaders from the outset of their education. According to their research, pre-service teachers can acquire the abilities and qualities needed to flourish as future educators by giving them the chance to take on leadership responsibilities. The inclusion of leadership development in teacher education programmes is emphasised by this study.</w:t>
      </w:r>
    </w:p>
    <w:p w14:paraId="6470DFD2" w14:textId="77777777" w:rsidR="00915A71" w:rsidRPr="004A33C2" w:rsidRDefault="00915A71" w:rsidP="00915A71">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Pr="004A33C2">
        <w:rPr>
          <w:rFonts w:ascii="Times New Roman" w:hAnsi="Times New Roman" w:cs="Times New Roman"/>
          <w:sz w:val="24"/>
          <w:szCs w:val="24"/>
        </w:rPr>
        <w:t xml:space="preserve">This synthesis also looks at the connection between transformational leadership and future educators' moral and socioemotional competencies. The significance of transformational leadership as a driving force behind creativity and constructive change in education is elucidated by </w:t>
      </w:r>
      <w:r w:rsidRPr="004A33C2">
        <w:rPr>
          <w:rFonts w:ascii="Times New Roman" w:hAnsi="Times New Roman" w:cs="Times New Roman"/>
          <w:sz w:val="24"/>
          <w:szCs w:val="24"/>
        </w:rPr>
        <w:fldChar w:fldCharType="begin" w:fldLock="1"/>
      </w:r>
      <w:r w:rsidRPr="004A33C2">
        <w:rPr>
          <w:rFonts w:ascii="Times New Roman" w:hAnsi="Times New Roman" w:cs="Times New Roman"/>
          <w:sz w:val="24"/>
          <w:szCs w:val="24"/>
        </w:rPr>
        <w:instrText>ADDIN CSL_CITATION {"citationItems":[{"id":"ITEM-1","itemData":{"DOI":"10.21071/pse.v15i1.15552","abstract":"Studies have shown that transformational leadership favours innovation, change and involvement towards improvement and problem solving, generating an atmosphere of respect and tolerance, it is considered ideal leadership in the educational sphere. Furthermore, socio-emotional and moral competences are essential for school leaders and teachers. However, there is a gap about what kind of socioemotional and moral competences can be related to a transformational leadership style in future teachers and that could be relevant information for university education, which is the purpose of this research. For this ex post facto quantitative survey research, a sample of 395 prospective teachers (81.3% female and 18.7% male) between 17 and 63 years of age (M = 21.08; SD = 3.49) was used. Statistical analyses included Student’s t-test and linear regressions. Results showed high scores in transformational leadership and a high degree of social-emotional and moral competencies. Significant gender differences were found, with girls having higher scores. Relationships were found between self-management and motivation, social awareness and prosocial behaviour, responsible decision-making and moral emotions with transformational leadership. The practical implications of these findings are discussed and concluded by pointing out the importance of working on and promoting. © 2023. Psy, Soc &amp; Educ.","author":[{"dropping-particle":"","family":"Álamo","given":"M","non-dropping-particle":"","parse-names":false,"suffix":""},{"dropping-particle":"","family":"Falla","given":"D","non-dropping-particle":"","parse-names":false,"suffix":""}],"container-title":"Psychology, Society and Education","id":"ITEM-1","issue":"1","issued":{"date-parts":[["2023"]]},"note":"Export Date: 28 September 2023; Cited By: 0","page":"48-56","title":"Transformational Leadership And Its Relationship With Socio-Emotional And Moral Competencies In Pre-Service Teachers","type":"article-journal","volume":"15"},"uris":["http://www.mendeley.com/documents/?uuid=b27cbce5-e1d5-45fd-ac0f-6e7514155a64"]}],"mendeley":{"formattedCitation":"(Álamo &amp; Falla, 2023)","manualFormatting":"Álamo and Falla (2023)","plainTextFormattedCitation":"(Álamo &amp; Falla, 2023)","previouslyFormattedCitation":"(Álamo &amp; Falla, 2023)"},"properties":{"noteIndex":0},"schema":"https://github.com/citation-style-language/schema/raw/master/csl-citation.json"}</w:instrText>
      </w:r>
      <w:r w:rsidRPr="004A33C2">
        <w:rPr>
          <w:rFonts w:ascii="Times New Roman" w:hAnsi="Times New Roman" w:cs="Times New Roman"/>
          <w:sz w:val="24"/>
          <w:szCs w:val="24"/>
        </w:rPr>
        <w:fldChar w:fldCharType="separate"/>
      </w:r>
      <w:r w:rsidRPr="004A33C2">
        <w:rPr>
          <w:rFonts w:ascii="Times New Roman" w:hAnsi="Times New Roman" w:cs="Times New Roman"/>
          <w:noProof/>
          <w:sz w:val="24"/>
          <w:szCs w:val="24"/>
        </w:rPr>
        <w:t>Álamo and Falla (2023)</w:t>
      </w:r>
      <w:r w:rsidRPr="004A33C2">
        <w:rPr>
          <w:rFonts w:ascii="Times New Roman" w:hAnsi="Times New Roman" w:cs="Times New Roman"/>
          <w:sz w:val="24"/>
          <w:szCs w:val="24"/>
        </w:rPr>
        <w:fldChar w:fldCharType="end"/>
      </w:r>
      <w:r w:rsidRPr="004A33C2">
        <w:rPr>
          <w:rFonts w:ascii="Times New Roman" w:hAnsi="Times New Roman" w:cs="Times New Roman"/>
          <w:sz w:val="24"/>
          <w:szCs w:val="24"/>
        </w:rPr>
        <w:t xml:space="preserve">. Their study revealed a number of moral and </w:t>
      </w:r>
      <w:r w:rsidRPr="004A33C2">
        <w:rPr>
          <w:rFonts w:ascii="Times New Roman" w:hAnsi="Times New Roman" w:cs="Times New Roman"/>
          <w:sz w:val="24"/>
          <w:szCs w:val="24"/>
        </w:rPr>
        <w:lastRenderedPageBreak/>
        <w:t>socioemotional skills that are directly linked to transformational leadership, including self-control, social awareness, and responsible decision-making. This highlights how crucial it is to help pre-service teachers build these characteristics in order to help them become leaders.</w:t>
      </w:r>
    </w:p>
    <w:p w14:paraId="594754C1" w14:textId="77777777" w:rsidR="00915A71" w:rsidRPr="004A33C2" w:rsidRDefault="00915A71" w:rsidP="00915A71">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Pr="004A33C2">
        <w:rPr>
          <w:rFonts w:ascii="Times New Roman" w:hAnsi="Times New Roman" w:cs="Times New Roman"/>
          <w:sz w:val="24"/>
          <w:szCs w:val="24"/>
        </w:rPr>
        <w:t xml:space="preserve">The challenges faced by pre-service teachers as they strive to be agents of change are important aspects discussed in this synthesis. </w:t>
      </w:r>
      <w:r w:rsidRPr="004A33C2">
        <w:rPr>
          <w:rFonts w:ascii="Times New Roman" w:hAnsi="Times New Roman" w:cs="Times New Roman"/>
          <w:sz w:val="24"/>
          <w:szCs w:val="24"/>
        </w:rPr>
        <w:fldChar w:fldCharType="begin" w:fldLock="1"/>
      </w:r>
      <w:r w:rsidRPr="004A33C2">
        <w:rPr>
          <w:rFonts w:ascii="Times New Roman" w:hAnsi="Times New Roman" w:cs="Times New Roman"/>
          <w:sz w:val="24"/>
          <w:szCs w:val="24"/>
        </w:rPr>
        <w:instrText>ADDIN CSL_CITATION {"citationItems":[{"id":"ITEM-1","itemData":{"DOI":"10.1080/00940771.2023.2232263","abstract":"This paper reports the struggles of 24 pre-service teachers (PTs) while intentionally integrating anti-racist pedagogy in which they were trained in a secondary teacher education program. PTs participating in this study are from various disciplines (i.e. Science, Math, English and Social Studies). Our findings reveal a multitude of struggles that PTs face when designing and implementing social justice-oriented curricula at the middle school level. Specifically, PTs reflected on and wrestled with three major concerns: 1) PTs’ own identities of being White and/or new teachers when they engaged with diverse student groups; 2) parents’ misperception about Critical Race Theory; 3) a lack of support from leadership regarding social justice issues. Our research suggests that in order to be change agents, PTs need more support from teacher education programs on their teaching practice for the social justice issues in addition to theoretical training. We argue that university faculty, cooperative teachers, open-minded school leaders, and parents could all be involved in long-term efforts to reform schools so that we can improve education for all. © 2023 The Author(s). Published with license by Taylor &amp; Francis Group, LLC.","author":[{"dropping-particle":"","family":"Huang","given":"T","non-dropping-particle":"","parse-names":false,"suffix":""},{"dropping-particle":"","family":"Zhou","given":"J","non-dropping-particle":"","parse-names":false,"suffix":""},{"dropping-particle":"","family":"Chen","given":"S","non-dropping-particle":"","parse-names":false,"suffix":""},{"dropping-particle":"","family":"Barnett","given":"E","non-dropping-particle":"","parse-names":false,"suffix":""}],"container-title":"Middle School Journal","id":"ITEM-1","issue":"4","issued":{"date-parts":[["2023"]]},"note":"Export Date: 28 September 2023; Cited By: 0","page":"37-50","title":"“I’m concerned about actually doing it”: The Struggles of Pre-service Teachers Becoming Change Agents","type":"article-journal","volume":"54"},"uris":["http://www.mendeley.com/documents/?uuid=cb3a1daf-a9f4-4cc6-a9d1-4d6088f2653f"]}],"mendeley":{"formattedCitation":"(Huang et al., 2023)","manualFormatting":"Huang et al. (2023)","plainTextFormattedCitation":"(Huang et al., 2023)","previouslyFormattedCitation":"(Huang et al., 2023)"},"properties":{"noteIndex":0},"schema":"https://github.com/citation-style-language/schema/raw/master/csl-citation.json"}</w:instrText>
      </w:r>
      <w:r w:rsidRPr="004A33C2">
        <w:rPr>
          <w:rFonts w:ascii="Times New Roman" w:hAnsi="Times New Roman" w:cs="Times New Roman"/>
          <w:sz w:val="24"/>
          <w:szCs w:val="24"/>
        </w:rPr>
        <w:fldChar w:fldCharType="separate"/>
      </w:r>
      <w:r w:rsidRPr="004A33C2">
        <w:rPr>
          <w:rFonts w:ascii="Times New Roman" w:hAnsi="Times New Roman" w:cs="Times New Roman"/>
          <w:noProof/>
          <w:sz w:val="24"/>
          <w:szCs w:val="24"/>
        </w:rPr>
        <w:t>Huang et al. (2023)</w:t>
      </w:r>
      <w:r w:rsidRPr="004A33C2">
        <w:rPr>
          <w:rFonts w:ascii="Times New Roman" w:hAnsi="Times New Roman" w:cs="Times New Roman"/>
          <w:sz w:val="24"/>
          <w:szCs w:val="24"/>
        </w:rPr>
        <w:fldChar w:fldCharType="end"/>
      </w:r>
      <w:r w:rsidRPr="004A33C2">
        <w:rPr>
          <w:rFonts w:ascii="Times New Roman" w:hAnsi="Times New Roman" w:cs="Times New Roman"/>
          <w:sz w:val="24"/>
          <w:szCs w:val="24"/>
        </w:rPr>
        <w:t xml:space="preserve"> describe the challenges pre-service teachers face when implementing anti-racist pedagogy. Their study highlighted concerns related to teacher identity, parental misunderstandings, and support for educational leadership. This underscores the need for comprehensive support structures and training to empower pre-service teachers as effective agents of change in promoting social justice in the educational context.</w:t>
      </w:r>
    </w:p>
    <w:p w14:paraId="208B50C6" w14:textId="77777777" w:rsidR="00915A71" w:rsidRPr="004A33C2" w:rsidRDefault="00915A71" w:rsidP="00915A71">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Pr="004A33C2">
        <w:rPr>
          <w:rFonts w:ascii="Times New Roman" w:hAnsi="Times New Roman" w:cs="Times New Roman"/>
          <w:sz w:val="24"/>
          <w:szCs w:val="24"/>
        </w:rPr>
        <w:t xml:space="preserve">Further, research by </w:t>
      </w:r>
      <w:r w:rsidRPr="004A33C2">
        <w:rPr>
          <w:rFonts w:ascii="Times New Roman" w:hAnsi="Times New Roman" w:cs="Times New Roman"/>
          <w:sz w:val="24"/>
          <w:szCs w:val="24"/>
        </w:rPr>
        <w:fldChar w:fldCharType="begin" w:fldLock="1"/>
      </w:r>
      <w:r w:rsidRPr="004A33C2">
        <w:rPr>
          <w:rFonts w:ascii="Times New Roman" w:hAnsi="Times New Roman" w:cs="Times New Roman"/>
          <w:sz w:val="24"/>
          <w:szCs w:val="24"/>
        </w:rPr>
        <w:instrText>ADDIN CSL_CITATION {"citationItems":[{"id":"ITEM-1","itemData":{"DOI":"10.1080/02619768.2019.1672654","ISSN":"14695928","abstract":"Teacher leadership is often connected to experienced teachers as it is assumed that a certain level of knowledge and experience is needed. Informal teacher leadership, however, can also be expected from beginning teachers. The aim of this study is to study beginning teachers’ opportunities for enacting leadership. Twelve pairs, consisting of one school management staff member (e.g. principal, administrators, head of departments) and one beginning teacher, were interviewed. For the analyses, three codes describing levels of leadership (witness, participation, ownership) were used to label the situations reported by the novices and staff members in which they experienced and observed leadership. The findings of this study show that it is possible for beginning teachers to enact leadership roles. They do, however, need to develop knowledge and skills for this purpose. To optimise these leadership competencies, teacher education programmes could consider including this more explicitly in their curriculum.","author":[{"dropping-particle":"","family":"Meirink","given":"Jacobiene","non-dropping-particle":"","parse-names":false,"suffix":""},{"dropping-particle":"","family":"Want","given":"Anna","non-dropping-particle":"Van Der","parse-names":false,"suffix":""},{"dropping-particle":"","family":"Louws","given":"Monika","non-dropping-particle":"","parse-names":false,"suffix":""},{"dropping-particle":"","family":"Meijer","given":"Paulien","non-dropping-particle":"","parse-names":false,"suffix":""},{"dropping-particle":"","family":"Oolbekkink-Marchand","given":"Helma","non-dropping-particle":"","parse-names":false,"suffix":""},{"dropping-particle":"","family":"Schaap","given":"Harmen","non-dropping-particle":"","parse-names":false,"suffix":""}],"container-title":"European Journal of Teacher Education","id":"ITEM-1","issue":"2","issued":{"date-parts":[["2020","3","14"]]},"page":"243-257","publisher":"Routledge","title":"Beginning Teachers’ Opportunities for Enacting Informal Teacher Leadership: Perceptions of Teachers and School Management Staff Members","type":"article-journal","volume":"43"},"uris":["http://www.mendeley.com/documents/?uuid=aa629f92-3b1d-330e-8455-98414758e14f"]}],"mendeley":{"formattedCitation":"(Meirink et al., 2020)","manualFormatting":"Meirink et al. (2020)","plainTextFormattedCitation":"(Meirink et al., 2020)","previouslyFormattedCitation":"(Meirink et al., 2020)"},"properties":{"noteIndex":0},"schema":"https://github.com/citation-style-language/schema/raw/master/csl-citation.json"}</w:instrText>
      </w:r>
      <w:r w:rsidRPr="004A33C2">
        <w:rPr>
          <w:rFonts w:ascii="Times New Roman" w:hAnsi="Times New Roman" w:cs="Times New Roman"/>
          <w:sz w:val="24"/>
          <w:szCs w:val="24"/>
        </w:rPr>
        <w:fldChar w:fldCharType="separate"/>
      </w:r>
      <w:r w:rsidRPr="004A33C2">
        <w:rPr>
          <w:rFonts w:ascii="Times New Roman" w:hAnsi="Times New Roman" w:cs="Times New Roman"/>
          <w:noProof/>
          <w:sz w:val="24"/>
          <w:szCs w:val="24"/>
        </w:rPr>
        <w:t>Meirink et al. (2020)</w:t>
      </w:r>
      <w:r w:rsidRPr="004A33C2">
        <w:rPr>
          <w:rFonts w:ascii="Times New Roman" w:hAnsi="Times New Roman" w:cs="Times New Roman"/>
          <w:sz w:val="24"/>
          <w:szCs w:val="24"/>
        </w:rPr>
        <w:fldChar w:fldCharType="end"/>
      </w:r>
      <w:r w:rsidRPr="004A33C2">
        <w:rPr>
          <w:rFonts w:ascii="Times New Roman" w:hAnsi="Times New Roman" w:cs="Times New Roman"/>
          <w:sz w:val="24"/>
          <w:szCs w:val="24"/>
        </w:rPr>
        <w:t xml:space="preserve"> and </w:t>
      </w:r>
      <w:r w:rsidRPr="004A33C2">
        <w:rPr>
          <w:rFonts w:ascii="Times New Roman" w:hAnsi="Times New Roman" w:cs="Times New Roman"/>
          <w:sz w:val="24"/>
          <w:szCs w:val="24"/>
        </w:rPr>
        <w:fldChar w:fldCharType="begin" w:fldLock="1"/>
      </w:r>
      <w:r w:rsidRPr="004A33C2">
        <w:rPr>
          <w:rFonts w:ascii="Times New Roman" w:hAnsi="Times New Roman" w:cs="Times New Roman"/>
          <w:sz w:val="24"/>
          <w:szCs w:val="24"/>
        </w:rPr>
        <w:instrText>ADDIN CSL_CITATION {"citationItems":[{"id":"ITEM-1","itemData":{"author":[{"dropping-particle":"","family":"Acquaro","given":"Daniela","non-dropping-particle":"","parse-names":false,"suffix":""}],"container-title":"International Studies in Educational Administration","id":"ITEM-1","issue":"2","issued":{"date-parts":[["2019"]]},"page":"107-121","title":"Preparing the Next Generation of Educational Leaders: Initiating a Leadership Discourse in Initial Teacher Education","type":"article-journal","volume":"47"},"uris":["http://www.mendeley.com/documents/?uuid=60407b26-ca09-4af6-83da-0551f549d4e6"]}],"mendeley":{"formattedCitation":"(Acquaro, 2019)","manualFormatting":"Acquaro (2019)","plainTextFormattedCitation":"(Acquaro, 2019)","previouslyFormattedCitation":"(Acquaro, 2019)"},"properties":{"noteIndex":0},"schema":"https://github.com/citation-style-language/schema/raw/master/csl-citation.json"}</w:instrText>
      </w:r>
      <w:r w:rsidRPr="004A33C2">
        <w:rPr>
          <w:rFonts w:ascii="Times New Roman" w:hAnsi="Times New Roman" w:cs="Times New Roman"/>
          <w:sz w:val="24"/>
          <w:szCs w:val="24"/>
        </w:rPr>
        <w:fldChar w:fldCharType="separate"/>
      </w:r>
      <w:r w:rsidRPr="004A33C2">
        <w:rPr>
          <w:rFonts w:ascii="Times New Roman" w:hAnsi="Times New Roman" w:cs="Times New Roman"/>
          <w:noProof/>
          <w:sz w:val="24"/>
          <w:szCs w:val="24"/>
        </w:rPr>
        <w:t>Acquaro (2019)</w:t>
      </w:r>
      <w:r w:rsidRPr="004A33C2">
        <w:rPr>
          <w:rFonts w:ascii="Times New Roman" w:hAnsi="Times New Roman" w:cs="Times New Roman"/>
          <w:sz w:val="24"/>
          <w:szCs w:val="24"/>
        </w:rPr>
        <w:fldChar w:fldCharType="end"/>
      </w:r>
      <w:r w:rsidRPr="004A33C2">
        <w:rPr>
          <w:rFonts w:ascii="Times New Roman" w:hAnsi="Times New Roman" w:cs="Times New Roman"/>
          <w:sz w:val="24"/>
          <w:szCs w:val="24"/>
        </w:rPr>
        <w:t xml:space="preserve"> emphasize the potential involvement of new teachers in leadership roles and the importance of strengthening curriculum related to leadership in teacher education programs. In addition, studies by </w:t>
      </w:r>
      <w:r w:rsidRPr="004A33C2">
        <w:rPr>
          <w:rFonts w:ascii="Times New Roman" w:hAnsi="Times New Roman" w:cs="Times New Roman"/>
          <w:sz w:val="24"/>
          <w:szCs w:val="24"/>
        </w:rPr>
        <w:fldChar w:fldCharType="begin" w:fldLock="1"/>
      </w:r>
      <w:r w:rsidRPr="004A33C2">
        <w:rPr>
          <w:rFonts w:ascii="Times New Roman" w:hAnsi="Times New Roman" w:cs="Times New Roman"/>
          <w:sz w:val="24"/>
          <w:szCs w:val="24"/>
        </w:rPr>
        <w:instrText>ADDIN CSL_CITATION {"citationItems":[{"id":"ITEM-1","itemData":{"DOI":"10.1108/JARHE-04-2019-0093","ISSN":"17581184","abstract":"Purpose: The purpose of this paper is to explore the nature of student teachers’ development as teacher leaders during a 12-week practicum experience at Qatari government schools. Design/methodology/approach: The investigation involved a qualitative research methodology entailing multiple data generation methods, including pre/post interviews, weekly journals, mid- and post-reflective essays, classroom observations and multiple assignments. Data analysis was carried out using deductive and inductive methods, by adapting the conceptual framework of teacher leadership practices, identity and views, but allowing for new analytical themes to emerge. Findings: Upon initiating leadership practices, two pathways to leadership development were revealed, mediated by the presence or absence of supportive factors. Both pathways, however, led to the development of divergent teacher leadership identities and varying views toward teacher leadership. Originality/value: The study includes implications for the design of initial teacher preparation programs designed to prepare student teachers as teacher leaders.","author":[{"dropping-particle":"","family":"Chaaban","given":"Youmen","non-dropping-particle":"","parse-names":false,"suffix":""},{"dropping-particle":"","family":"Sawalhi","given":"Rania","non-dropping-particle":"","parse-names":false,"suffix":""}],"container-title":"Journal of Applied Research in Higher Education","id":"ITEM-1","issue":"5","issued":{"date-parts":[["2020"]]},"page":"927-942","title":"Student Teachers’ Development as Teacher Leaders During the Practicum Experience","type":"article-journal","volume":"12"},"uris":["http://www.mendeley.com/documents/?uuid=3d26a86e-0071-4b5e-8680-a0c4f34593f6"]}],"mendeley":{"formattedCitation":"(Chaaban &amp; Sawalhi, 2020)","manualFormatting":"Chaaban and Sawalhi (2020)","plainTextFormattedCitation":"(Chaaban &amp; Sawalhi, 2020)","previouslyFormattedCitation":"(Chaaban &amp; Sawalhi, 2020)"},"properties":{"noteIndex":0},"schema":"https://github.com/citation-style-language/schema/raw/master/csl-citation.json"}</w:instrText>
      </w:r>
      <w:r w:rsidRPr="004A33C2">
        <w:rPr>
          <w:rFonts w:ascii="Times New Roman" w:hAnsi="Times New Roman" w:cs="Times New Roman"/>
          <w:sz w:val="24"/>
          <w:szCs w:val="24"/>
        </w:rPr>
        <w:fldChar w:fldCharType="separate"/>
      </w:r>
      <w:r w:rsidRPr="004A33C2">
        <w:rPr>
          <w:rFonts w:ascii="Times New Roman" w:hAnsi="Times New Roman" w:cs="Times New Roman"/>
          <w:noProof/>
          <w:sz w:val="24"/>
          <w:szCs w:val="24"/>
        </w:rPr>
        <w:t>Chaaban and Sawalhi (2020)</w:t>
      </w:r>
      <w:r w:rsidRPr="004A33C2">
        <w:rPr>
          <w:rFonts w:ascii="Times New Roman" w:hAnsi="Times New Roman" w:cs="Times New Roman"/>
          <w:sz w:val="24"/>
          <w:szCs w:val="24"/>
        </w:rPr>
        <w:fldChar w:fldCharType="end"/>
      </w:r>
      <w:r w:rsidRPr="004A33C2">
        <w:rPr>
          <w:rFonts w:ascii="Times New Roman" w:hAnsi="Times New Roman" w:cs="Times New Roman"/>
          <w:sz w:val="24"/>
          <w:szCs w:val="24"/>
        </w:rPr>
        <w:t xml:space="preserve"> and </w:t>
      </w:r>
      <w:r w:rsidRPr="004A33C2">
        <w:rPr>
          <w:rFonts w:ascii="Times New Roman" w:hAnsi="Times New Roman" w:cs="Times New Roman"/>
          <w:sz w:val="24"/>
          <w:szCs w:val="24"/>
        </w:rPr>
        <w:fldChar w:fldCharType="begin" w:fldLock="1"/>
      </w:r>
      <w:r w:rsidRPr="004A33C2">
        <w:rPr>
          <w:rFonts w:ascii="Times New Roman" w:hAnsi="Times New Roman" w:cs="Times New Roman"/>
          <w:sz w:val="24"/>
          <w:szCs w:val="24"/>
        </w:rPr>
        <w:instrText>ADDIN CSL_CITATION {"citationItems":[{"id":"ITEM-1","itemData":{"author":[{"dropping-particle":"","family":"Mohamad Izzuan Mohd Ishar","given":"","non-dropping-particle":"","parse-names":false,"suffix":""},{"dropping-particle":"","family":"Mohd Khata Jabor","given":"","non-dropping-particle":"","parse-names":false,"suffix":""}],"container-title":"Malaysian Journal of Social Sciences and Humanities (MJSSH)","id":"ITEM-1","issue":"1","issued":{"date-parts":[["2016"]]},"number-of-pages":"99-110","title":"Pembentukan Kemahiran Kepimpinan Guru Pelatih Melalui Latihan Mengajar","type":"report","volume":"1"},"uris":["http://www.mendeley.com/documents/?uuid=1b7d07e2-e2ef-3597-ac73-2f24c3cd8759"]}],"mendeley":{"formattedCitation":"(Mohamad Izzuan Mohd Ishar &amp; Mohd Khata Jabor, 2016)","manualFormatting":"Mohamad Izzuan Mohd Ishar and Mohd Khata Jabor (2016)","plainTextFormattedCitation":"(Mohamad Izzuan Mohd Ishar &amp; Mohd Khata Jabor, 2016)","previouslyFormattedCitation":"(Mohamad Izzuan Mohd Ishar &amp; Mohd Khata Jabor, 2016)"},"properties":{"noteIndex":0},"schema":"https://github.com/citation-style-language/schema/raw/master/csl-citation.json"}</w:instrText>
      </w:r>
      <w:r w:rsidRPr="004A33C2">
        <w:rPr>
          <w:rFonts w:ascii="Times New Roman" w:hAnsi="Times New Roman" w:cs="Times New Roman"/>
          <w:sz w:val="24"/>
          <w:szCs w:val="24"/>
        </w:rPr>
        <w:fldChar w:fldCharType="separate"/>
      </w:r>
      <w:r w:rsidRPr="004A33C2">
        <w:rPr>
          <w:rFonts w:ascii="Times New Roman" w:hAnsi="Times New Roman" w:cs="Times New Roman"/>
          <w:noProof/>
          <w:sz w:val="24"/>
          <w:szCs w:val="24"/>
        </w:rPr>
        <w:t>Mohamad Izzuan Mohd Ishar and Mohd Khata Jabor (2016)</w:t>
      </w:r>
      <w:r w:rsidRPr="004A33C2">
        <w:rPr>
          <w:rFonts w:ascii="Times New Roman" w:hAnsi="Times New Roman" w:cs="Times New Roman"/>
          <w:sz w:val="24"/>
          <w:szCs w:val="24"/>
        </w:rPr>
        <w:fldChar w:fldCharType="end"/>
      </w:r>
      <w:r w:rsidRPr="004A33C2">
        <w:rPr>
          <w:rFonts w:ascii="Times New Roman" w:hAnsi="Times New Roman" w:cs="Times New Roman"/>
          <w:sz w:val="24"/>
          <w:szCs w:val="24"/>
        </w:rPr>
        <w:t xml:space="preserve"> describe the development of teacher leadership during the practicum experience, suggesting opportunities for increased understanding and development of teacher leadership among pre-service teachers. Finally, research by </w:t>
      </w:r>
      <w:r w:rsidRPr="004A33C2">
        <w:rPr>
          <w:rFonts w:ascii="Times New Roman" w:hAnsi="Times New Roman" w:cs="Times New Roman"/>
          <w:sz w:val="24"/>
          <w:szCs w:val="24"/>
        </w:rPr>
        <w:fldChar w:fldCharType="begin" w:fldLock="1"/>
      </w:r>
      <w:r w:rsidRPr="004A33C2">
        <w:rPr>
          <w:rFonts w:ascii="Times New Roman" w:hAnsi="Times New Roman" w:cs="Times New Roman"/>
          <w:sz w:val="24"/>
          <w:szCs w:val="24"/>
        </w:rPr>
        <w:instrText>ADDIN CSL_CITATION {"citationItems":[{"id":"ITEM-1","itemData":{"DOI":"10.6007/ijarbss/v6-i11/2404","abstract":"Qualified teachers will produced students who are brilliant and have a respectable personality. However, now the issue of problematic teachers often become a topic and viral on social media. Incompetent teachers and undergone discipline problems will relate to student discipline problems, so as a pre-service teacher they have to face the challenges to be a good teacher. Teachers should be prepared with the knowledge of teacher leadership because teacher also a leader to the students, other teachers and communities. This concept paper is a plan to study the effectiveness of teacher leadership to provides knowledge and understanding to pre-service teachers in UPSI before they step into a real job.","author":[{"dropping-particle":"","family":"Khalip Musa","given":"","non-dropping-particle":"","parse-names":false,"suffix":""},{"dropping-particle":"","family":"Masturah Zainal Abidin","given":"","non-dropping-particle":"","parse-names":false,"suffix":""},{"dropping-particle":"","family":"Norlia Mat Norwani","given":"","non-dropping-particle":"","parse-names":false,"suffix":""}],"container-title":"International Journal of Academic Research in Business and Social Sciences","id":"ITEM-1","issue":"11","issued":{"date-parts":[["2016"]]},"page":"351-360","title":"Teacher Leadership Knowledge to Pre-Service Teachers","type":"article-journal","volume":"6"},"uris":["http://www.mendeley.com/documents/?uuid=91f78ca7-5053-4e37-b269-c9df29a9a24c"]}],"mendeley":{"formattedCitation":"(Khalip Musa et al., 2016)","manualFormatting":"Khalip Musa et al. (2016)","plainTextFormattedCitation":"(Khalip Musa et al., 2016)","previouslyFormattedCitation":"(Khalip Musa et al., 2016)"},"properties":{"noteIndex":0},"schema":"https://github.com/citation-style-language/schema/raw/master/csl-citation.json"}</w:instrText>
      </w:r>
      <w:r w:rsidRPr="004A33C2">
        <w:rPr>
          <w:rFonts w:ascii="Times New Roman" w:hAnsi="Times New Roman" w:cs="Times New Roman"/>
          <w:sz w:val="24"/>
          <w:szCs w:val="24"/>
        </w:rPr>
        <w:fldChar w:fldCharType="separate"/>
      </w:r>
      <w:r w:rsidRPr="004A33C2">
        <w:rPr>
          <w:rFonts w:ascii="Times New Roman" w:hAnsi="Times New Roman" w:cs="Times New Roman"/>
          <w:noProof/>
          <w:sz w:val="24"/>
          <w:szCs w:val="24"/>
        </w:rPr>
        <w:t>Khalip Musa et al. (2016)</w:t>
      </w:r>
      <w:r w:rsidRPr="004A33C2">
        <w:rPr>
          <w:rFonts w:ascii="Times New Roman" w:hAnsi="Times New Roman" w:cs="Times New Roman"/>
          <w:sz w:val="24"/>
          <w:szCs w:val="24"/>
        </w:rPr>
        <w:fldChar w:fldCharType="end"/>
      </w:r>
      <w:r w:rsidRPr="004A33C2">
        <w:rPr>
          <w:rFonts w:ascii="Times New Roman" w:hAnsi="Times New Roman" w:cs="Times New Roman"/>
          <w:sz w:val="24"/>
          <w:szCs w:val="24"/>
        </w:rPr>
        <w:t xml:space="preserve"> emphasized the effectiveness of teacher leadership in providing essential knowledge to pre-service teachers before they enter the job market.</w:t>
      </w:r>
    </w:p>
    <w:p w14:paraId="1BA67B8C" w14:textId="77777777" w:rsidR="00915A71" w:rsidRPr="004A33C2" w:rsidRDefault="00915A71" w:rsidP="00915A71">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Pr="004A33C2">
        <w:rPr>
          <w:rFonts w:ascii="Times New Roman" w:hAnsi="Times New Roman" w:cs="Times New Roman"/>
          <w:sz w:val="24"/>
          <w:szCs w:val="24"/>
        </w:rPr>
        <w:t>Overall, the exploration of pre-service teacher leadership has illuminated several critical aspects in the realm of teacher education and development. In the ever-changing landscape of teacher education, the collective findings from these studies emphasize the versatile nature of pre-service teacher leadership and its long-term implications. In addition, these studies collectively contribute to a deeper understanding of how pre-service teacher leadership can be fostered, utilized, and integrated.</w:t>
      </w:r>
    </w:p>
    <w:p w14:paraId="5CDE6580" w14:textId="77777777" w:rsidR="00915A71" w:rsidRPr="004A33C2" w:rsidRDefault="00915A71" w:rsidP="00915A71">
      <w:pPr>
        <w:rPr>
          <w:rFonts w:ascii="Times New Roman" w:hAnsi="Times New Roman" w:cs="Times New Roman"/>
          <w:b/>
          <w:bCs/>
          <w:sz w:val="24"/>
          <w:szCs w:val="24"/>
        </w:rPr>
      </w:pPr>
    </w:p>
    <w:p w14:paraId="5AE8CFD1" w14:textId="77777777" w:rsidR="00915A71" w:rsidRPr="008D5D72" w:rsidRDefault="00915A71" w:rsidP="00915A71">
      <w:pPr>
        <w:jc w:val="center"/>
        <w:rPr>
          <w:rFonts w:ascii="Times New Roman" w:hAnsi="Times New Roman" w:cs="Times New Roman"/>
          <w:sz w:val="24"/>
          <w:szCs w:val="24"/>
        </w:rPr>
      </w:pPr>
      <w:r w:rsidRPr="008D5D72">
        <w:rPr>
          <w:rFonts w:ascii="Times New Roman" w:hAnsi="Times New Roman" w:cs="Times New Roman"/>
          <w:sz w:val="24"/>
          <w:szCs w:val="24"/>
        </w:rPr>
        <w:t>OBJECTIVES OF STUDY</w:t>
      </w:r>
    </w:p>
    <w:p w14:paraId="3079697B" w14:textId="77777777" w:rsidR="00915A71" w:rsidRPr="004A33C2" w:rsidRDefault="00915A71" w:rsidP="00915A71">
      <w:pPr>
        <w:spacing w:line="240" w:lineRule="auto"/>
        <w:jc w:val="both"/>
        <w:rPr>
          <w:rFonts w:ascii="Times New Roman" w:hAnsi="Times New Roman" w:cs="Times New Roman"/>
          <w:sz w:val="24"/>
          <w:szCs w:val="24"/>
        </w:rPr>
      </w:pPr>
      <w:r w:rsidRPr="00A43EE8">
        <w:rPr>
          <w:rFonts w:ascii="Times New Roman" w:hAnsi="Times New Roman" w:cs="Times New Roman"/>
          <w:sz w:val="24"/>
          <w:szCs w:val="24"/>
        </w:rPr>
        <w:t>This paper seeks to evaluate and critique a number of concepts, models, and frameworks employed in the assessment of pre-service teachers' leadership. Additionally, it aims to provide a summary of the common elements found within these models and frameworks as identified in empirical research.</w:t>
      </w:r>
    </w:p>
    <w:p w14:paraId="3CD06462" w14:textId="77777777" w:rsidR="00915A71" w:rsidRPr="004A33C2" w:rsidRDefault="00915A71" w:rsidP="00915A71">
      <w:pPr>
        <w:spacing w:line="240" w:lineRule="auto"/>
        <w:jc w:val="both"/>
        <w:rPr>
          <w:rFonts w:ascii="Times New Roman" w:hAnsi="Times New Roman" w:cs="Times New Roman"/>
          <w:sz w:val="24"/>
          <w:szCs w:val="24"/>
        </w:rPr>
      </w:pPr>
      <w:r w:rsidRPr="004A33C2">
        <w:rPr>
          <w:rFonts w:ascii="Times New Roman" w:hAnsi="Times New Roman" w:cs="Times New Roman"/>
          <w:sz w:val="24"/>
          <w:szCs w:val="24"/>
        </w:rPr>
        <w:t>Therefore, the research questions are as below:</w:t>
      </w:r>
    </w:p>
    <w:p w14:paraId="21A7CF22" w14:textId="77777777" w:rsidR="00915A71" w:rsidRPr="004A33C2" w:rsidRDefault="00915A71" w:rsidP="00915A71">
      <w:pPr>
        <w:pStyle w:val="ListParagraph"/>
        <w:numPr>
          <w:ilvl w:val="0"/>
          <w:numId w:val="1"/>
        </w:numPr>
        <w:spacing w:line="240" w:lineRule="auto"/>
        <w:ind w:left="567" w:hanging="207"/>
        <w:jc w:val="both"/>
        <w:rPr>
          <w:rFonts w:ascii="Times New Roman" w:hAnsi="Times New Roman" w:cs="Times New Roman"/>
          <w:sz w:val="24"/>
          <w:szCs w:val="24"/>
        </w:rPr>
      </w:pPr>
      <w:r w:rsidRPr="004A33C2">
        <w:rPr>
          <w:rFonts w:ascii="Times New Roman" w:hAnsi="Times New Roman" w:cs="Times New Roman"/>
          <w:sz w:val="24"/>
          <w:szCs w:val="24"/>
        </w:rPr>
        <w:t>What are the various concepts, models and frameworks used to measure pre-service teacher leadership?</w:t>
      </w:r>
    </w:p>
    <w:p w14:paraId="3DC2026D" w14:textId="77777777" w:rsidR="00915A71" w:rsidRPr="004A33C2" w:rsidRDefault="00915A71" w:rsidP="00915A71">
      <w:pPr>
        <w:pStyle w:val="ListParagraph"/>
        <w:numPr>
          <w:ilvl w:val="0"/>
          <w:numId w:val="1"/>
        </w:numPr>
        <w:spacing w:line="240" w:lineRule="auto"/>
        <w:ind w:left="567" w:hanging="207"/>
        <w:jc w:val="both"/>
        <w:rPr>
          <w:rFonts w:ascii="Times New Roman" w:hAnsi="Times New Roman" w:cs="Times New Roman"/>
          <w:sz w:val="24"/>
          <w:szCs w:val="24"/>
        </w:rPr>
      </w:pPr>
      <w:r w:rsidRPr="004A33C2">
        <w:rPr>
          <w:rFonts w:ascii="Times New Roman" w:hAnsi="Times New Roman" w:cs="Times New Roman"/>
          <w:sz w:val="24"/>
          <w:szCs w:val="24"/>
        </w:rPr>
        <w:t xml:space="preserve">What are the common aspects in the analysed pre-service teacher leadership framework and models defined within the empirical research? </w:t>
      </w:r>
    </w:p>
    <w:p w14:paraId="56E3D67B" w14:textId="77777777" w:rsidR="00915A71" w:rsidRPr="004A33C2" w:rsidRDefault="00915A71" w:rsidP="00915A71">
      <w:pPr>
        <w:rPr>
          <w:rFonts w:ascii="Times New Roman" w:hAnsi="Times New Roman" w:cs="Times New Roman"/>
          <w:b/>
          <w:bCs/>
          <w:sz w:val="24"/>
          <w:szCs w:val="24"/>
        </w:rPr>
      </w:pPr>
    </w:p>
    <w:p w14:paraId="7DA80013" w14:textId="77777777" w:rsidR="00915A71" w:rsidRPr="008D5D72" w:rsidRDefault="00915A71" w:rsidP="00915A71">
      <w:pPr>
        <w:jc w:val="center"/>
        <w:rPr>
          <w:rFonts w:ascii="Times New Roman" w:hAnsi="Times New Roman" w:cs="Times New Roman"/>
          <w:sz w:val="24"/>
          <w:szCs w:val="24"/>
        </w:rPr>
      </w:pPr>
      <w:r w:rsidRPr="008D5D72">
        <w:rPr>
          <w:rFonts w:ascii="Times New Roman" w:hAnsi="Times New Roman" w:cs="Times New Roman"/>
          <w:sz w:val="24"/>
          <w:szCs w:val="24"/>
        </w:rPr>
        <w:t>RESEARCH METHODOLOGY</w:t>
      </w:r>
    </w:p>
    <w:p w14:paraId="3117DF7A" w14:textId="77777777" w:rsidR="00915A71" w:rsidRPr="004A33C2" w:rsidRDefault="00915A71" w:rsidP="00915A71">
      <w:pPr>
        <w:spacing w:line="240" w:lineRule="auto"/>
        <w:jc w:val="both"/>
        <w:rPr>
          <w:rFonts w:ascii="Times New Roman" w:hAnsi="Times New Roman" w:cs="Times New Roman"/>
          <w:sz w:val="24"/>
          <w:szCs w:val="24"/>
        </w:rPr>
      </w:pPr>
      <w:r w:rsidRPr="004A33C2">
        <w:rPr>
          <w:rFonts w:ascii="Times New Roman" w:hAnsi="Times New Roman" w:cs="Times New Roman"/>
          <w:sz w:val="24"/>
          <w:szCs w:val="24"/>
        </w:rPr>
        <w:t xml:space="preserve">There were two stages to the research in order to address the research questions. The systematic literature review, which comprised article, abstract, and literature review reviews, was the initial step. Using  </w:t>
      </w:r>
      <w:r w:rsidRPr="004A33C2">
        <w:rPr>
          <w:rFonts w:ascii="Times New Roman" w:hAnsi="Times New Roman" w:cs="Times New Roman"/>
          <w:sz w:val="24"/>
          <w:szCs w:val="24"/>
        </w:rPr>
        <w:fldChar w:fldCharType="begin" w:fldLock="1"/>
      </w:r>
      <w:r w:rsidRPr="004A33C2">
        <w:rPr>
          <w:rFonts w:ascii="Times New Roman" w:hAnsi="Times New Roman" w:cs="Times New Roman"/>
          <w:sz w:val="24"/>
          <w:szCs w:val="24"/>
        </w:rPr>
        <w:instrText>ADDIN CSL_CITATION {"citationItems":[{"id":"ITEM-1","itemData":{"DOI":"10.12968/ijpn.2018.24.8.399","ISBN":"9780134754079","ISSN":"13576321","PMID":"30141712","abstract":"Background: Recent international documents have highlighted the importance of preparing the nursing workforce for end of life care. However, these documents do not make clear what prepared in the context of end-of-life care actually means. Searching the literature failed to retrieve any papers defining prepared in this context. Aim: A concept analysis, using Walker and Avants model, was conducted to help address this gap in the knowledge base. Results: From this analysis many attributes and antecedents were synthesised. These include that a prepared nurse would be confident to: assess the dying patient, communicate with empathy, identify and manage symptoms, recognise and deal with death and dying, understand the holistic elements of dying, be comfortable with the effects of loss and bereavement on patients and self, and be self-competent. Conclusions: From this analysis, a clearer idea of what is needed to prepare nurses for end-of-life care is offered and suggestions for future research are made.","author":[{"dropping-particle":"","family":"Walker","given":"Lorraine Olszewski","non-dropping-particle":"","parse-names":false,"suffix":""},{"dropping-particle":"","family":"Avant","given":"Kay Coalson","non-dropping-particle":"","parse-names":false,"suffix":""}],"id":"ITEM-1","issued":{"date-parts":[["2005"]]},"number-of-pages":"399-410","publisher":"Pearson/Prentice Hall","publisher-place":"Upper Saddle River, NJ","title":"Strategies for Theory Construction in Nursing","type":"book","volume":"4"},"uris":["http://www.mendeley.com/documents/?uuid=6151bd96-8493-41b7-97a1-f0ef37a7dfa6"]}],"mendeley":{"formattedCitation":"(Walker &amp; Avant, 2005)","manualFormatting":"Walker and Avant (2005)","plainTextFormattedCitation":"(Walker &amp; Avant, 2005)","previouslyFormattedCitation":"(Walker &amp; Avant, 2005)"},"properties":{"noteIndex":0},"schema":"https://github.com/citation-style-language/schema/raw/master/csl-citation.json"}</w:instrText>
      </w:r>
      <w:r w:rsidRPr="004A33C2">
        <w:rPr>
          <w:rFonts w:ascii="Times New Roman" w:hAnsi="Times New Roman" w:cs="Times New Roman"/>
          <w:sz w:val="24"/>
          <w:szCs w:val="24"/>
        </w:rPr>
        <w:fldChar w:fldCharType="separate"/>
      </w:r>
      <w:r w:rsidRPr="004A33C2">
        <w:rPr>
          <w:rFonts w:ascii="Times New Roman" w:hAnsi="Times New Roman" w:cs="Times New Roman"/>
          <w:noProof/>
          <w:sz w:val="24"/>
          <w:szCs w:val="24"/>
        </w:rPr>
        <w:t>Walker and Avant (2005)</w:t>
      </w:r>
      <w:r w:rsidRPr="004A33C2">
        <w:rPr>
          <w:rFonts w:ascii="Times New Roman" w:hAnsi="Times New Roman" w:cs="Times New Roman"/>
          <w:sz w:val="24"/>
          <w:szCs w:val="24"/>
        </w:rPr>
        <w:fldChar w:fldCharType="end"/>
      </w:r>
      <w:r w:rsidRPr="004A33C2">
        <w:rPr>
          <w:rFonts w:ascii="Times New Roman" w:hAnsi="Times New Roman" w:cs="Times New Roman"/>
          <w:sz w:val="24"/>
          <w:szCs w:val="24"/>
        </w:rPr>
        <w:t xml:space="preserve"> methodology, the second stage concentrated on the idea analysis of "pre-service teacher leadership."</w:t>
      </w:r>
    </w:p>
    <w:p w14:paraId="7BE5077C" w14:textId="77777777" w:rsidR="00915A71" w:rsidRPr="004A33C2" w:rsidRDefault="00915A71" w:rsidP="00915A71">
      <w:pPr>
        <w:spacing w:line="240" w:lineRule="auto"/>
        <w:jc w:val="both"/>
        <w:rPr>
          <w:rFonts w:ascii="Times New Roman" w:hAnsi="Times New Roman" w:cs="Times New Roman"/>
          <w:i/>
          <w:iCs/>
          <w:sz w:val="24"/>
          <w:szCs w:val="24"/>
        </w:rPr>
      </w:pPr>
      <w:r w:rsidRPr="004A33C2">
        <w:rPr>
          <w:rFonts w:ascii="Times New Roman" w:hAnsi="Times New Roman" w:cs="Times New Roman"/>
          <w:i/>
          <w:iCs/>
          <w:sz w:val="24"/>
          <w:szCs w:val="24"/>
        </w:rPr>
        <w:t>Stage 1. Conducting the literature review</w:t>
      </w:r>
    </w:p>
    <w:p w14:paraId="1C5D1AC8" w14:textId="77777777" w:rsidR="00915A71" w:rsidRPr="004A33C2" w:rsidRDefault="00915A71" w:rsidP="00915A71">
      <w:pPr>
        <w:spacing w:line="240" w:lineRule="auto"/>
        <w:jc w:val="both"/>
        <w:rPr>
          <w:rFonts w:ascii="Times New Roman" w:hAnsi="Times New Roman" w:cs="Times New Roman"/>
          <w:sz w:val="24"/>
          <w:szCs w:val="24"/>
        </w:rPr>
      </w:pPr>
      <w:r w:rsidRPr="004A33C2">
        <w:rPr>
          <w:rFonts w:ascii="Times New Roman" w:hAnsi="Times New Roman" w:cs="Times New Roman"/>
          <w:sz w:val="24"/>
          <w:szCs w:val="24"/>
        </w:rPr>
        <w:lastRenderedPageBreak/>
        <w:t xml:space="preserve">The current research's conceptual and pragmatical challenges served as inspiration for the inclusion and exclusion criteria. </w:t>
      </w:r>
      <w:r w:rsidRPr="004A33C2">
        <w:rPr>
          <w:rFonts w:ascii="Times New Roman" w:hAnsi="Times New Roman" w:cs="Times New Roman"/>
          <w:sz w:val="24"/>
          <w:szCs w:val="24"/>
        </w:rPr>
        <w:fldChar w:fldCharType="begin" w:fldLock="1"/>
      </w:r>
      <w:r w:rsidRPr="004A33C2">
        <w:rPr>
          <w:rFonts w:ascii="Times New Roman" w:hAnsi="Times New Roman" w:cs="Times New Roman"/>
          <w:sz w:val="24"/>
          <w:szCs w:val="24"/>
        </w:rPr>
        <w:instrText>ADDIN CSL_CITATION {"citationItems":[{"id":"ITEM-1","itemData":{"ISBN":"1812-9129","ISSN":"ISSN-1812-9129","abstract":"Teacher leadership is about empowering teachers to take a more active role in school improvement. Current pathways to teacher leadership, namely the Teacher Leader Master (TLM) degree program and teacher-led professional development, mainly target in-service teachers. Less attention has been paid to teacher leadership training in current teacher preparation curricula. This article describes three instructional strategies for nurturing pre-service teachers' leadership skills in a teacher preparation program. The three strategies are (1) to encourage cross-domain and multiple perspective-taking among pre-service teachers; (2) to enhance pre-service teachers' ethical reasoning; and (3) to engage pre-service teachers in analyzing real-life teacher leadership cases. The specific strategies presented in this article can be used as examples for teacher preparation programs as they strengthen their efforts in leadership training for pre-service teachers.","author":[{"dropping-particle":"","family":"Xu","given":"Yuejin","non-dropping-particle":"","parse-names":false,"suffix":""},{"dropping-particle":"","family":"Patmor","given":"George","non-dropping-particle":"","parse-names":false,"suffix":""}],"container-title":"International Journal of Teaching and Learning in Higher Education","id":"ITEM-1","issue":"2","issued":{"date-parts":[["2012"]]},"page":"252-256","title":"Fostering Leadership Skills in Pre-Service Teachers","type":"article-journal","volume":"24"},"uris":["http://www.mendeley.com/documents/?uuid=3d9d126b-92a9-4030-b4a6-488ab583ec4e"]}],"mendeley":{"formattedCitation":"(Xu &amp; Patmor, 2012)","manualFormatting":"Xu and Patmor (2012)","plainTextFormattedCitation":"(Xu &amp; Patmor, 2012)","previouslyFormattedCitation":"(Xu &amp; Patmor, 2012)"},"properties":{"noteIndex":0},"schema":"https://github.com/citation-style-language/schema/raw/master/csl-citation.json"}</w:instrText>
      </w:r>
      <w:r w:rsidRPr="004A33C2">
        <w:rPr>
          <w:rFonts w:ascii="Times New Roman" w:hAnsi="Times New Roman" w:cs="Times New Roman"/>
          <w:sz w:val="24"/>
          <w:szCs w:val="24"/>
        </w:rPr>
        <w:fldChar w:fldCharType="separate"/>
      </w:r>
      <w:r w:rsidRPr="004A33C2">
        <w:rPr>
          <w:rFonts w:ascii="Times New Roman" w:hAnsi="Times New Roman" w:cs="Times New Roman"/>
          <w:noProof/>
          <w:sz w:val="24"/>
          <w:szCs w:val="24"/>
        </w:rPr>
        <w:t>Xu and Patmor (2012)</w:t>
      </w:r>
      <w:r w:rsidRPr="004A33C2">
        <w:rPr>
          <w:rFonts w:ascii="Times New Roman" w:hAnsi="Times New Roman" w:cs="Times New Roman"/>
          <w:sz w:val="24"/>
          <w:szCs w:val="24"/>
        </w:rPr>
        <w:fldChar w:fldCharType="end"/>
      </w:r>
      <w:r w:rsidRPr="004A33C2">
        <w:rPr>
          <w:rFonts w:ascii="Times New Roman" w:hAnsi="Times New Roman" w:cs="Times New Roman"/>
          <w:sz w:val="24"/>
          <w:szCs w:val="24"/>
        </w:rPr>
        <w:t xml:space="preserve"> state that a number of practical factors, such as the elements of pre-service teacher leadership, should be the basis for the literature selection criteria for pre-service teacher leadership idea construction. The criteria encompassed many literature selection principles since they were grounded in the working definition of pre-service teacher leadership (Table 1).</w:t>
      </w:r>
    </w:p>
    <w:p w14:paraId="3AD93283" w14:textId="77777777" w:rsidR="00915A71" w:rsidRPr="004A33C2" w:rsidRDefault="00915A71" w:rsidP="00915A71">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Pr="004A33C2">
        <w:rPr>
          <w:rFonts w:ascii="Times New Roman" w:hAnsi="Times New Roman" w:cs="Times New Roman"/>
          <w:sz w:val="24"/>
          <w:szCs w:val="24"/>
        </w:rPr>
        <w:t>The defining terms "pre-service teacher leadership" were used to search the Scopus and WoS databases for pertinent scholarly literature. Only English-language articles released between 1995 and 2024 were included in the search. The search was not restricted by publisher names, publishing journals, or geographic region. 382 articles from Web of Science and 351 items from Scopus were found using the primary search.</w:t>
      </w:r>
    </w:p>
    <w:p w14:paraId="3973ACD9" w14:textId="77777777" w:rsidR="00915A71" w:rsidRPr="0060055F" w:rsidRDefault="00915A71" w:rsidP="00915A71">
      <w:pPr>
        <w:pStyle w:val="Default"/>
        <w:jc w:val="center"/>
        <w:rPr>
          <w:sz w:val="18"/>
          <w:szCs w:val="18"/>
        </w:rPr>
      </w:pPr>
      <w:r w:rsidRPr="0060055F">
        <w:rPr>
          <w:sz w:val="18"/>
          <w:szCs w:val="18"/>
        </w:rPr>
        <w:t>TABLE 1. The Inclusion And Exclusion Criteria For Literature Review</w:t>
      </w:r>
    </w:p>
    <w:p w14:paraId="25BAD1D5" w14:textId="77777777" w:rsidR="00915A71" w:rsidRPr="004A33C2" w:rsidRDefault="00915A71" w:rsidP="00915A71">
      <w:pPr>
        <w:pStyle w:val="Default"/>
        <w:jc w:val="both"/>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8"/>
        <w:gridCol w:w="4508"/>
      </w:tblGrid>
      <w:tr w:rsidR="00915A71" w:rsidRPr="000363DB" w14:paraId="5440E908" w14:textId="77777777" w:rsidTr="001F43AF">
        <w:tc>
          <w:tcPr>
            <w:tcW w:w="4508" w:type="dxa"/>
            <w:tcBorders>
              <w:top w:val="single" w:sz="4" w:space="0" w:color="auto"/>
              <w:bottom w:val="single" w:sz="4" w:space="0" w:color="auto"/>
            </w:tcBorders>
          </w:tcPr>
          <w:p w14:paraId="0B10996C" w14:textId="77777777" w:rsidR="00915A71" w:rsidRPr="000363DB" w:rsidRDefault="00915A71" w:rsidP="001F43AF">
            <w:pPr>
              <w:jc w:val="center"/>
              <w:rPr>
                <w:rFonts w:ascii="Times New Roman" w:hAnsi="Times New Roman" w:cs="Times New Roman"/>
                <w:sz w:val="14"/>
                <w:szCs w:val="14"/>
              </w:rPr>
            </w:pPr>
            <w:r w:rsidRPr="000363DB">
              <w:rPr>
                <w:rFonts w:ascii="Times New Roman" w:hAnsi="Times New Roman" w:cs="Times New Roman"/>
                <w:sz w:val="14"/>
                <w:szCs w:val="14"/>
              </w:rPr>
              <w:t>Inclusive criteria</w:t>
            </w:r>
          </w:p>
        </w:tc>
        <w:tc>
          <w:tcPr>
            <w:tcW w:w="4508" w:type="dxa"/>
            <w:tcBorders>
              <w:top w:val="single" w:sz="4" w:space="0" w:color="auto"/>
              <w:bottom w:val="single" w:sz="4" w:space="0" w:color="auto"/>
            </w:tcBorders>
          </w:tcPr>
          <w:p w14:paraId="16DA6AD3" w14:textId="77777777" w:rsidR="00915A71" w:rsidRPr="000363DB" w:rsidRDefault="00915A71" w:rsidP="001F43AF">
            <w:pPr>
              <w:jc w:val="center"/>
              <w:rPr>
                <w:rFonts w:ascii="Times New Roman" w:hAnsi="Times New Roman" w:cs="Times New Roman"/>
                <w:sz w:val="14"/>
                <w:szCs w:val="14"/>
              </w:rPr>
            </w:pPr>
            <w:r w:rsidRPr="000363DB">
              <w:rPr>
                <w:rFonts w:ascii="Times New Roman" w:hAnsi="Times New Roman" w:cs="Times New Roman"/>
                <w:sz w:val="14"/>
                <w:szCs w:val="14"/>
              </w:rPr>
              <w:t>Exclusive criteria</w:t>
            </w:r>
          </w:p>
        </w:tc>
      </w:tr>
      <w:tr w:rsidR="00915A71" w:rsidRPr="000363DB" w14:paraId="1C8990D2" w14:textId="77777777" w:rsidTr="001F43AF">
        <w:tc>
          <w:tcPr>
            <w:tcW w:w="4508" w:type="dxa"/>
            <w:tcBorders>
              <w:top w:val="single" w:sz="4" w:space="0" w:color="auto"/>
            </w:tcBorders>
          </w:tcPr>
          <w:p w14:paraId="5938C394" w14:textId="77777777" w:rsidR="00915A71" w:rsidRPr="000363DB" w:rsidRDefault="00915A71" w:rsidP="00915A71">
            <w:pPr>
              <w:pStyle w:val="ListParagraph"/>
              <w:numPr>
                <w:ilvl w:val="0"/>
                <w:numId w:val="2"/>
              </w:numPr>
              <w:jc w:val="both"/>
              <w:rPr>
                <w:rFonts w:ascii="Times New Roman" w:hAnsi="Times New Roman" w:cs="Times New Roman"/>
                <w:sz w:val="14"/>
                <w:szCs w:val="14"/>
              </w:rPr>
            </w:pPr>
            <w:r w:rsidRPr="000363DB">
              <w:rPr>
                <w:rFonts w:ascii="Times New Roman" w:hAnsi="Times New Roman" w:cs="Times New Roman"/>
                <w:sz w:val="14"/>
                <w:szCs w:val="14"/>
              </w:rPr>
              <w:t>Empirically based findings; literature must report the findings of empirical studies</w:t>
            </w:r>
          </w:p>
        </w:tc>
        <w:tc>
          <w:tcPr>
            <w:tcW w:w="4508" w:type="dxa"/>
            <w:tcBorders>
              <w:top w:val="single" w:sz="4" w:space="0" w:color="auto"/>
            </w:tcBorders>
          </w:tcPr>
          <w:p w14:paraId="71B3DF47" w14:textId="77777777" w:rsidR="00915A71" w:rsidRPr="000363DB" w:rsidRDefault="00915A71" w:rsidP="00915A71">
            <w:pPr>
              <w:pStyle w:val="ListParagraph"/>
              <w:numPr>
                <w:ilvl w:val="0"/>
                <w:numId w:val="3"/>
              </w:numPr>
              <w:jc w:val="both"/>
              <w:rPr>
                <w:rFonts w:ascii="Times New Roman" w:hAnsi="Times New Roman" w:cs="Times New Roman"/>
                <w:sz w:val="14"/>
                <w:szCs w:val="14"/>
              </w:rPr>
            </w:pPr>
            <w:r w:rsidRPr="000363DB">
              <w:rPr>
                <w:rFonts w:ascii="Times New Roman" w:hAnsi="Times New Roman" w:cs="Times New Roman"/>
                <w:sz w:val="14"/>
                <w:szCs w:val="14"/>
              </w:rPr>
              <w:t>Exclude purely descriptive pieces</w:t>
            </w:r>
          </w:p>
        </w:tc>
      </w:tr>
      <w:tr w:rsidR="00915A71" w:rsidRPr="000363DB" w14:paraId="258B6474" w14:textId="77777777" w:rsidTr="001F43AF">
        <w:tc>
          <w:tcPr>
            <w:tcW w:w="4508" w:type="dxa"/>
          </w:tcPr>
          <w:p w14:paraId="64857CA9" w14:textId="77777777" w:rsidR="00915A71" w:rsidRPr="000363DB" w:rsidRDefault="00915A71" w:rsidP="00915A71">
            <w:pPr>
              <w:pStyle w:val="Default"/>
              <w:numPr>
                <w:ilvl w:val="0"/>
                <w:numId w:val="2"/>
              </w:numPr>
              <w:rPr>
                <w:sz w:val="14"/>
                <w:szCs w:val="14"/>
              </w:rPr>
            </w:pPr>
            <w:r w:rsidRPr="000363DB">
              <w:rPr>
                <w:sz w:val="14"/>
                <w:szCs w:val="14"/>
              </w:rPr>
              <w:t>Participants are college-level teacher or preservice teachers.</w:t>
            </w:r>
          </w:p>
        </w:tc>
        <w:tc>
          <w:tcPr>
            <w:tcW w:w="4508" w:type="dxa"/>
          </w:tcPr>
          <w:p w14:paraId="700C5E52" w14:textId="77777777" w:rsidR="00915A71" w:rsidRPr="000363DB" w:rsidRDefault="00915A71" w:rsidP="00915A71">
            <w:pPr>
              <w:pStyle w:val="ListParagraph"/>
              <w:numPr>
                <w:ilvl w:val="0"/>
                <w:numId w:val="3"/>
              </w:numPr>
              <w:jc w:val="both"/>
              <w:rPr>
                <w:rFonts w:ascii="Times New Roman" w:hAnsi="Times New Roman" w:cs="Times New Roman"/>
                <w:sz w:val="14"/>
                <w:szCs w:val="14"/>
              </w:rPr>
            </w:pPr>
            <w:r w:rsidRPr="000363DB">
              <w:rPr>
                <w:rFonts w:ascii="Times New Roman" w:hAnsi="Times New Roman" w:cs="Times New Roman"/>
                <w:sz w:val="14"/>
                <w:szCs w:val="14"/>
              </w:rPr>
              <w:t>Exclude studies about public, private school teachers. Exclude studies about principals’ or school administration’s leadership.</w:t>
            </w:r>
          </w:p>
        </w:tc>
      </w:tr>
      <w:tr w:rsidR="00915A71" w:rsidRPr="000363DB" w14:paraId="2A1D063A" w14:textId="77777777" w:rsidTr="001F43AF">
        <w:tc>
          <w:tcPr>
            <w:tcW w:w="4508" w:type="dxa"/>
          </w:tcPr>
          <w:p w14:paraId="6F9988EF" w14:textId="77777777" w:rsidR="00915A71" w:rsidRPr="000363DB" w:rsidRDefault="00915A71" w:rsidP="00915A71">
            <w:pPr>
              <w:pStyle w:val="Default"/>
              <w:numPr>
                <w:ilvl w:val="0"/>
                <w:numId w:val="2"/>
              </w:numPr>
              <w:rPr>
                <w:sz w:val="14"/>
                <w:szCs w:val="14"/>
              </w:rPr>
            </w:pPr>
            <w:r w:rsidRPr="000363DB">
              <w:rPr>
                <w:sz w:val="14"/>
                <w:szCs w:val="14"/>
              </w:rPr>
              <w:t>Pre-service teachers at teacher preparation stage who have not been employed at schools</w:t>
            </w:r>
          </w:p>
        </w:tc>
        <w:tc>
          <w:tcPr>
            <w:tcW w:w="4508" w:type="dxa"/>
          </w:tcPr>
          <w:p w14:paraId="70272E02" w14:textId="77777777" w:rsidR="00915A71" w:rsidRPr="000363DB" w:rsidRDefault="00915A71" w:rsidP="00915A71">
            <w:pPr>
              <w:pStyle w:val="Default"/>
              <w:numPr>
                <w:ilvl w:val="0"/>
                <w:numId w:val="3"/>
              </w:numPr>
              <w:rPr>
                <w:sz w:val="14"/>
                <w:szCs w:val="14"/>
              </w:rPr>
            </w:pPr>
            <w:r w:rsidRPr="000363DB">
              <w:rPr>
                <w:sz w:val="14"/>
                <w:szCs w:val="14"/>
              </w:rPr>
              <w:t>Exclude studies in which participants are in service teachers who are employed at schools</w:t>
            </w:r>
          </w:p>
        </w:tc>
      </w:tr>
      <w:tr w:rsidR="00915A71" w:rsidRPr="000363DB" w14:paraId="64966D0F" w14:textId="77777777" w:rsidTr="001F43AF">
        <w:tc>
          <w:tcPr>
            <w:tcW w:w="4508" w:type="dxa"/>
          </w:tcPr>
          <w:p w14:paraId="3684B085" w14:textId="77777777" w:rsidR="00915A71" w:rsidRPr="000363DB" w:rsidRDefault="00915A71" w:rsidP="00915A71">
            <w:pPr>
              <w:pStyle w:val="ListParagraph"/>
              <w:numPr>
                <w:ilvl w:val="0"/>
                <w:numId w:val="2"/>
              </w:numPr>
              <w:jc w:val="both"/>
              <w:rPr>
                <w:rFonts w:ascii="Times New Roman" w:hAnsi="Times New Roman" w:cs="Times New Roman"/>
                <w:sz w:val="14"/>
                <w:szCs w:val="14"/>
              </w:rPr>
            </w:pPr>
            <w:r w:rsidRPr="000363DB">
              <w:rPr>
                <w:rFonts w:ascii="Times New Roman" w:hAnsi="Times New Roman" w:cs="Times New Roman"/>
                <w:sz w:val="14"/>
                <w:szCs w:val="14"/>
              </w:rPr>
              <w:t>Pre-service teacher leadership is a subject of the study</w:t>
            </w:r>
          </w:p>
        </w:tc>
        <w:tc>
          <w:tcPr>
            <w:tcW w:w="4508" w:type="dxa"/>
          </w:tcPr>
          <w:p w14:paraId="1B74A2CE" w14:textId="77777777" w:rsidR="00915A71" w:rsidRPr="000363DB" w:rsidRDefault="00915A71" w:rsidP="00915A71">
            <w:pPr>
              <w:pStyle w:val="Default"/>
              <w:numPr>
                <w:ilvl w:val="0"/>
                <w:numId w:val="3"/>
              </w:numPr>
              <w:rPr>
                <w:sz w:val="14"/>
                <w:szCs w:val="14"/>
              </w:rPr>
            </w:pPr>
            <w:r w:rsidRPr="000363DB">
              <w:rPr>
                <w:sz w:val="14"/>
                <w:szCs w:val="14"/>
              </w:rPr>
              <w:t xml:space="preserve">Exclude studies with intentionly included teacher leadership. </w:t>
            </w:r>
          </w:p>
        </w:tc>
      </w:tr>
      <w:tr w:rsidR="00915A71" w:rsidRPr="000363DB" w14:paraId="78A6FB43" w14:textId="77777777" w:rsidTr="001F43AF">
        <w:tc>
          <w:tcPr>
            <w:tcW w:w="4508" w:type="dxa"/>
            <w:tcBorders>
              <w:bottom w:val="single" w:sz="4" w:space="0" w:color="auto"/>
            </w:tcBorders>
          </w:tcPr>
          <w:p w14:paraId="79E2C970" w14:textId="77777777" w:rsidR="00915A71" w:rsidRPr="000363DB" w:rsidRDefault="00915A71" w:rsidP="00915A71">
            <w:pPr>
              <w:pStyle w:val="ListParagraph"/>
              <w:numPr>
                <w:ilvl w:val="0"/>
                <w:numId w:val="2"/>
              </w:numPr>
              <w:jc w:val="both"/>
              <w:rPr>
                <w:rFonts w:ascii="Times New Roman" w:hAnsi="Times New Roman" w:cs="Times New Roman"/>
                <w:sz w:val="14"/>
                <w:szCs w:val="14"/>
              </w:rPr>
            </w:pPr>
            <w:r w:rsidRPr="000363DB">
              <w:rPr>
                <w:rFonts w:ascii="Times New Roman" w:hAnsi="Times New Roman" w:cs="Times New Roman"/>
                <w:sz w:val="14"/>
                <w:szCs w:val="14"/>
              </w:rPr>
              <w:t>Articles published in the peer-reviewed journals. Open access journals, full-text articles.</w:t>
            </w:r>
          </w:p>
        </w:tc>
        <w:tc>
          <w:tcPr>
            <w:tcW w:w="4508" w:type="dxa"/>
            <w:tcBorders>
              <w:bottom w:val="single" w:sz="4" w:space="0" w:color="auto"/>
            </w:tcBorders>
          </w:tcPr>
          <w:p w14:paraId="0C56CA99" w14:textId="77777777" w:rsidR="00915A71" w:rsidRPr="000363DB" w:rsidRDefault="00915A71" w:rsidP="00915A71">
            <w:pPr>
              <w:pStyle w:val="ListParagraph"/>
              <w:numPr>
                <w:ilvl w:val="0"/>
                <w:numId w:val="3"/>
              </w:numPr>
              <w:jc w:val="both"/>
              <w:rPr>
                <w:rFonts w:ascii="Times New Roman" w:hAnsi="Times New Roman" w:cs="Times New Roman"/>
                <w:sz w:val="14"/>
                <w:szCs w:val="14"/>
              </w:rPr>
            </w:pPr>
            <w:r w:rsidRPr="000363DB">
              <w:rPr>
                <w:rFonts w:ascii="Times New Roman" w:hAnsi="Times New Roman" w:cs="Times New Roman"/>
                <w:sz w:val="14"/>
                <w:szCs w:val="14"/>
              </w:rPr>
              <w:t>Exclude studies without peer review</w:t>
            </w:r>
          </w:p>
        </w:tc>
      </w:tr>
    </w:tbl>
    <w:p w14:paraId="39023592" w14:textId="77777777" w:rsidR="00915A71" w:rsidRPr="004A33C2" w:rsidRDefault="00915A71" w:rsidP="00915A71">
      <w:pPr>
        <w:spacing w:line="240" w:lineRule="auto"/>
        <w:jc w:val="center"/>
        <w:rPr>
          <w:rFonts w:ascii="Times New Roman" w:hAnsi="Times New Roman" w:cs="Times New Roman"/>
          <w:sz w:val="24"/>
          <w:szCs w:val="24"/>
        </w:rPr>
      </w:pPr>
    </w:p>
    <w:p w14:paraId="24CE022D" w14:textId="77777777" w:rsidR="00915A71" w:rsidRPr="004A33C2" w:rsidRDefault="00915A71" w:rsidP="00915A71">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Pr="004A33C2">
        <w:rPr>
          <w:rFonts w:ascii="Times New Roman" w:hAnsi="Times New Roman" w:cs="Times New Roman"/>
          <w:sz w:val="24"/>
          <w:szCs w:val="24"/>
        </w:rPr>
        <w:t xml:space="preserve">The abstract review using the inclusion/exclusion criteria listed in Table 1 was the next stage. Consequently, 710 additional papers were disqualified from the literature evaluation due to their failure to satisfy any of our established standards. Thus, the sample of 23 works of literature on the subject of pre-service teacher leadership were included for comprehensive review based on the abstracts that were read. </w:t>
      </w:r>
    </w:p>
    <w:p w14:paraId="0E362D8D" w14:textId="77777777" w:rsidR="00915A71" w:rsidRPr="004A33C2" w:rsidRDefault="00915A71" w:rsidP="00915A71">
      <w:pPr>
        <w:spacing w:line="240" w:lineRule="auto"/>
        <w:jc w:val="both"/>
        <w:rPr>
          <w:rFonts w:ascii="Times New Roman" w:hAnsi="Times New Roman" w:cs="Times New Roman"/>
          <w:i/>
          <w:iCs/>
          <w:sz w:val="24"/>
          <w:szCs w:val="24"/>
        </w:rPr>
      </w:pPr>
      <w:r w:rsidRPr="004A33C2">
        <w:rPr>
          <w:rFonts w:ascii="Times New Roman" w:hAnsi="Times New Roman" w:cs="Times New Roman"/>
          <w:i/>
          <w:iCs/>
          <w:sz w:val="24"/>
          <w:szCs w:val="24"/>
        </w:rPr>
        <w:t>Stage 2. Concept analysis</w:t>
      </w:r>
    </w:p>
    <w:p w14:paraId="4F7E2C59" w14:textId="77777777" w:rsidR="00915A71" w:rsidRPr="004A33C2" w:rsidRDefault="00915A71" w:rsidP="00915A71">
      <w:pPr>
        <w:spacing w:line="240" w:lineRule="auto"/>
        <w:jc w:val="both"/>
        <w:rPr>
          <w:rFonts w:ascii="Times New Roman" w:hAnsi="Times New Roman" w:cs="Times New Roman"/>
          <w:sz w:val="24"/>
          <w:szCs w:val="24"/>
        </w:rPr>
      </w:pPr>
      <w:r w:rsidRPr="004A33C2">
        <w:rPr>
          <w:rFonts w:ascii="Times New Roman" w:hAnsi="Times New Roman" w:cs="Times New Roman"/>
          <w:sz w:val="24"/>
          <w:szCs w:val="24"/>
        </w:rPr>
        <w:t xml:space="preserve">There are a few different approaches to concept analysis: the most popular approach, which is appropriate for discussing ideas related to pre-service teacher leadership, is concept analysis as it is used in business studies and nursing science </w:t>
      </w:r>
      <w:r w:rsidRPr="004A33C2">
        <w:rPr>
          <w:rFonts w:ascii="Times New Roman" w:hAnsi="Times New Roman" w:cs="Times New Roman"/>
          <w:sz w:val="24"/>
          <w:szCs w:val="24"/>
        </w:rPr>
        <w:fldChar w:fldCharType="begin" w:fldLock="1"/>
      </w:r>
      <w:r w:rsidRPr="004A33C2">
        <w:rPr>
          <w:rFonts w:ascii="Times New Roman" w:hAnsi="Times New Roman" w:cs="Times New Roman"/>
          <w:sz w:val="24"/>
          <w:szCs w:val="24"/>
        </w:rPr>
        <w:instrText>ADDIN CSL_CITATION {"citationItems":[{"id":"ITEM-1","itemData":{"DOI":"10.12968/ijpn.2018.24.8.399","ISBN":"9780134754079","ISSN":"13576321","PMID":"30141712","abstract":"Background: Recent international documents have highlighted the importance of preparing the nursing workforce for end of life care. However, these documents do not make clear what prepared in the context of end-of-life care actually means. Searching the literature failed to retrieve any papers defining prepared in this context. Aim: A concept analysis, using Walker and Avants model, was conducted to help address this gap in the knowledge base. Results: From this analysis many attributes and antecedents were synthesised. These include that a prepared nurse would be confident to: assess the dying patient, communicate with empathy, identify and manage symptoms, recognise and deal with death and dying, understand the holistic elements of dying, be comfortable with the effects of loss and bereavement on patients and self, and be self-competent. Conclusions: From this analysis, a clearer idea of what is needed to prepare nurses for end-of-life care is offered and suggestions for future research are made.","author":[{"dropping-particle":"","family":"Walker","given":"Lorraine Olszewski","non-dropping-particle":"","parse-names":false,"suffix":""},{"dropping-particle":"","family":"Avant","given":"Kay Coalson","non-dropping-particle":"","parse-names":false,"suffix":""}],"id":"ITEM-1","issued":{"date-parts":[["2005"]]},"number-of-pages":"399-410","publisher":"Pearson/Prentice Hall","publisher-place":"Upper Saddle River, NJ","title":"Strategies for Theory Construction in Nursing","type":"book","volume":"4"},"uris":["http://www.mendeley.com/documents/?uuid=6151bd96-8493-41b7-97a1-f0ef37a7dfa6"]}],"mendeley":{"formattedCitation":"(Walker &amp; Avant, 2005)","plainTextFormattedCitation":"(Walker &amp; Avant, 2005)","previouslyFormattedCitation":"(Walker &amp; Avant, 2005)"},"properties":{"noteIndex":0},"schema":"https://github.com/citation-style-language/schema/raw/master/csl-citation.json"}</w:instrText>
      </w:r>
      <w:r w:rsidRPr="004A33C2">
        <w:rPr>
          <w:rFonts w:ascii="Times New Roman" w:hAnsi="Times New Roman" w:cs="Times New Roman"/>
          <w:sz w:val="24"/>
          <w:szCs w:val="24"/>
        </w:rPr>
        <w:fldChar w:fldCharType="separate"/>
      </w:r>
      <w:r w:rsidRPr="004A33C2">
        <w:rPr>
          <w:rFonts w:ascii="Times New Roman" w:hAnsi="Times New Roman" w:cs="Times New Roman"/>
          <w:noProof/>
          <w:sz w:val="24"/>
          <w:szCs w:val="24"/>
        </w:rPr>
        <w:t>(Walker &amp; Avant, 2005)</w:t>
      </w:r>
      <w:r w:rsidRPr="004A33C2">
        <w:rPr>
          <w:rFonts w:ascii="Times New Roman" w:hAnsi="Times New Roman" w:cs="Times New Roman"/>
          <w:sz w:val="24"/>
          <w:szCs w:val="24"/>
        </w:rPr>
        <w:fldChar w:fldCharType="end"/>
      </w:r>
      <w:r w:rsidRPr="004A33C2">
        <w:rPr>
          <w:rFonts w:ascii="Times New Roman" w:hAnsi="Times New Roman" w:cs="Times New Roman"/>
          <w:sz w:val="24"/>
          <w:szCs w:val="24"/>
        </w:rPr>
        <w:t>. Concept analysis is also included in terminological analysis.</w:t>
      </w:r>
    </w:p>
    <w:p w14:paraId="36784007" w14:textId="77777777" w:rsidR="00915A71" w:rsidRPr="004A33C2" w:rsidRDefault="00915A71" w:rsidP="00915A71">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Pr="004A33C2">
        <w:rPr>
          <w:rFonts w:ascii="Times New Roman" w:hAnsi="Times New Roman" w:cs="Times New Roman"/>
          <w:sz w:val="24"/>
          <w:szCs w:val="24"/>
        </w:rPr>
        <w:t>Walker and Avant (2005) emphasised six steps in the concept analysis process: Select a concept, establish the analysis's goals, identify each of the idea's component pieces, choose a model, draw boundaries, and define the case. The idea should appeal to the researcher, which implies it should be connected to what they do. Concept analysis often aims to identify a concept's idiosyncrasies, clarify the significance of a placed idea, enhance an existing theory, and provide a primary definition (Walker &amp; Avant, 2005). The application of concept analysis as a method allowed for the exploration of pre-service teacher leadership conceptions and the definition of term usage idiosyncrasies.</w:t>
      </w:r>
    </w:p>
    <w:p w14:paraId="3E3D2363" w14:textId="77777777" w:rsidR="00915A71" w:rsidRPr="004A33C2" w:rsidRDefault="00915A71" w:rsidP="00915A71">
      <w:pPr>
        <w:rPr>
          <w:rFonts w:ascii="Times New Roman" w:hAnsi="Times New Roman" w:cs="Times New Roman"/>
          <w:b/>
          <w:bCs/>
          <w:sz w:val="24"/>
          <w:szCs w:val="24"/>
        </w:rPr>
      </w:pPr>
    </w:p>
    <w:p w14:paraId="4A835472" w14:textId="77777777" w:rsidR="00915A71" w:rsidRPr="008D5D72" w:rsidRDefault="00915A71" w:rsidP="00915A71">
      <w:pPr>
        <w:jc w:val="center"/>
        <w:rPr>
          <w:rFonts w:ascii="Times New Roman" w:hAnsi="Times New Roman" w:cs="Times New Roman"/>
          <w:sz w:val="24"/>
          <w:szCs w:val="24"/>
        </w:rPr>
      </w:pPr>
      <w:r w:rsidRPr="008D5D72">
        <w:rPr>
          <w:rFonts w:ascii="Times New Roman" w:hAnsi="Times New Roman" w:cs="Times New Roman"/>
          <w:sz w:val="24"/>
          <w:szCs w:val="24"/>
        </w:rPr>
        <w:t>DEFINITION AND CONCEPT OF PRE-SERVICE TEACHER LEADERSHIP</w:t>
      </w:r>
    </w:p>
    <w:p w14:paraId="2B4B7E32" w14:textId="77777777" w:rsidR="00915A71" w:rsidRPr="004A33C2" w:rsidRDefault="00915A71" w:rsidP="00915A71">
      <w:pPr>
        <w:spacing w:line="240" w:lineRule="auto"/>
        <w:jc w:val="both"/>
        <w:rPr>
          <w:rFonts w:ascii="Times New Roman" w:hAnsi="Times New Roman" w:cs="Times New Roman"/>
          <w:sz w:val="24"/>
          <w:szCs w:val="24"/>
        </w:rPr>
      </w:pPr>
      <w:r w:rsidRPr="004A33C2">
        <w:rPr>
          <w:rFonts w:ascii="Times New Roman" w:hAnsi="Times New Roman" w:cs="Times New Roman"/>
          <w:sz w:val="24"/>
          <w:szCs w:val="24"/>
        </w:rPr>
        <w:t xml:space="preserve">Developing strong leadership skills during the training period is crucial for aspiring educators, as these skills lay the foundation for future success in the classroom and beyond. The concept of pre-service teacher leadership is different in terms of locality. Western researchers such as </w:t>
      </w:r>
      <w:r w:rsidRPr="004A33C2">
        <w:rPr>
          <w:rFonts w:ascii="Times New Roman" w:hAnsi="Times New Roman" w:cs="Times New Roman"/>
          <w:sz w:val="24"/>
          <w:szCs w:val="24"/>
        </w:rPr>
        <w:fldChar w:fldCharType="begin" w:fldLock="1"/>
      </w:r>
      <w:r w:rsidRPr="004A33C2">
        <w:rPr>
          <w:rFonts w:ascii="Times New Roman" w:hAnsi="Times New Roman" w:cs="Times New Roman"/>
          <w:sz w:val="24"/>
          <w:szCs w:val="24"/>
        </w:rPr>
        <w:instrText>ADDIN CSL_CITATION {"citationItems":[{"id":"ITEM-1","itemData":{"DOI":"10.1080/02619768.2019.1672654","ISSN":"14695928","abstract":"Teacher leadership is often connected to experienced teachers as it is assumed that a certain level of knowledge and experience is needed. Informal teacher leadership, however, can also be expected from beginning teachers. The aim of this study is to study beginning teachers’ opportunities for enacting leadership. Twelve pairs, consisting of one school management staff member (e.g. principal, administrators, head of departments) and one beginning teacher, were interviewed. For the analyses, three codes describing levels of leadership (witness, participation, ownership) were used to label the situations reported by the novices and staff members in which they experienced and observed leadership. The findings of this study show that it is possible for beginning teachers to enact leadership roles. They do, however, need to develop knowledge and skills for this purpose. To optimise these leadership competencies, teacher education programmes could consider including this more explicitly in their curriculum.","author":[{"dropping-particle":"","family":"Meirink","given":"Jacobiene","non-dropping-particle":"","parse-names":false,"suffix":""},{"dropping-particle":"","family":"Want","given":"Anna","non-dropping-particle":"Van Der","parse-names":false,"suffix":""},{"dropping-particle":"","family":"Louws","given":"Monika","non-dropping-particle":"","parse-names":false,"suffix":""},{"dropping-particle":"","family":"Meijer","given":"Paulien","non-dropping-particle":"","parse-names":false,"suffix":""},{"dropping-particle":"","family":"Oolbekkink-Marchand","given":"Helma","non-dropping-particle":"","parse-names":false,"suffix":""},{"dropping-particle":"","family":"Schaap","given":"Harmen","non-dropping-particle":"","parse-names":false,"suffix":""}],"container-title":"European Journal of Teacher Education","id":"ITEM-1","issue":"2","issued":{"date-parts":[["2020","3","14"]]},"page":"243-257","publisher":"Routledge","title":"Beginning Teachers’ Opportunities for Enacting Informal Teacher Leadership: Perceptions of Teachers and School Management Staff Members","type":"article-journal","volume":"43"},"uris":["http://www.mendeley.com/documents/?uuid=a3e70848-e756-3734-be72-a1a685cf7141"]}],"mendeley":{"formattedCitation":"(Meirink et al., 2020)","manualFormatting":"Meirink et al. (2020)","plainTextFormattedCitation":"(Meirink et al., 2020)"},"properties":{"noteIndex":0},"schema":"https://github.com/citation-style-language/schema/raw/master/csl-citation.json"}</w:instrText>
      </w:r>
      <w:r w:rsidRPr="004A33C2">
        <w:rPr>
          <w:rFonts w:ascii="Times New Roman" w:hAnsi="Times New Roman" w:cs="Times New Roman"/>
          <w:sz w:val="24"/>
          <w:szCs w:val="24"/>
        </w:rPr>
        <w:fldChar w:fldCharType="separate"/>
      </w:r>
      <w:r w:rsidRPr="004A33C2">
        <w:rPr>
          <w:rFonts w:ascii="Times New Roman" w:hAnsi="Times New Roman" w:cs="Times New Roman"/>
          <w:noProof/>
          <w:sz w:val="24"/>
          <w:szCs w:val="24"/>
        </w:rPr>
        <w:t>Meirink et al. (2020)</w:t>
      </w:r>
      <w:r w:rsidRPr="004A33C2">
        <w:rPr>
          <w:rFonts w:ascii="Times New Roman" w:hAnsi="Times New Roman" w:cs="Times New Roman"/>
          <w:sz w:val="24"/>
          <w:szCs w:val="24"/>
        </w:rPr>
        <w:fldChar w:fldCharType="end"/>
      </w:r>
      <w:r w:rsidRPr="004A33C2">
        <w:rPr>
          <w:rFonts w:ascii="Times New Roman" w:hAnsi="Times New Roman" w:cs="Times New Roman"/>
          <w:sz w:val="24"/>
          <w:szCs w:val="24"/>
        </w:rPr>
        <w:t xml:space="preserve"> and </w:t>
      </w:r>
      <w:r w:rsidRPr="004A33C2">
        <w:rPr>
          <w:rFonts w:ascii="Times New Roman" w:hAnsi="Times New Roman" w:cs="Times New Roman"/>
          <w:sz w:val="24"/>
          <w:szCs w:val="24"/>
        </w:rPr>
        <w:fldChar w:fldCharType="begin" w:fldLock="1"/>
      </w:r>
      <w:r w:rsidRPr="004A33C2">
        <w:rPr>
          <w:rFonts w:ascii="Times New Roman" w:hAnsi="Times New Roman" w:cs="Times New Roman"/>
          <w:sz w:val="24"/>
          <w:szCs w:val="24"/>
        </w:rPr>
        <w:instrText>ADDIN CSL_CITATION {"citationItems":[{"id":"ITEM-1","itemData":{"DOI":"10.3102/00346543074003255","ISSN":"00346543","abstract":"The concept and practice of teacher leadership have gained momentum in the past two decades. Teachers are assuming more leadership functions at both instructional and organizational levels of practice. Empirical literature reveals numerous small-scale, qualitative studies that describe dimensions of teacher leadership practice, teacher leader characteristics, and conditions that promote and challenge teacher leadership. Less is known about how teacher leadership develops and about its effects. In addition, the construct of teacher leadership is not well defined, conceptually or operationally. Future research focused on the differentiated paths by which teachers influence organizational capacity, professionalism, instructional improvement, and student learning has the potential to advance the practice of teacher leadership. A conceptual framework is offered to guide such inquiry.","author":[{"dropping-particle":"","family":"York-Barr","given":"Jennifer","non-dropping-particle":"","parse-names":false,"suffix":""},{"dropping-particle":"","family":"Duke","given":"Karen","non-dropping-particle":"","parse-names":false,"suffix":""}],"container-title":"Review of Educational Research","id":"ITEM-1","issue":"3","issued":{"date-parts":[["2004"]]},"page":"255-316","title":"What do we know about teacher leadership? Findings from two decades of scholarship","type":"article-journal","volume":"74"},"uris":["http://www.mendeley.com/documents/?uuid=33c91c7f-3d35-4c4f-84f5-b5805f0ff161"]}],"mendeley":{"formattedCitation":"(York-Barr &amp; Duke, 2004)","manualFormatting":"York-Barr and Duke (2004)","plainTextFormattedCitation":"(York-Barr &amp; Duke, 2004)","previouslyFormattedCitation":"(York-Barr &amp; Duke, 2004)"},"properties":{"noteIndex":0},"schema":"https://github.com/citation-style-language/schema/raw/master/csl-citation.json"}</w:instrText>
      </w:r>
      <w:r w:rsidRPr="004A33C2">
        <w:rPr>
          <w:rFonts w:ascii="Times New Roman" w:hAnsi="Times New Roman" w:cs="Times New Roman"/>
          <w:sz w:val="24"/>
          <w:szCs w:val="24"/>
        </w:rPr>
        <w:fldChar w:fldCharType="separate"/>
      </w:r>
      <w:r w:rsidRPr="004A33C2">
        <w:rPr>
          <w:rFonts w:ascii="Times New Roman" w:hAnsi="Times New Roman" w:cs="Times New Roman"/>
          <w:noProof/>
          <w:sz w:val="24"/>
          <w:szCs w:val="24"/>
        </w:rPr>
        <w:t>York-Barr and Duke (2004)</w:t>
      </w:r>
      <w:r w:rsidRPr="004A33C2">
        <w:rPr>
          <w:rFonts w:ascii="Times New Roman" w:hAnsi="Times New Roman" w:cs="Times New Roman"/>
          <w:sz w:val="24"/>
          <w:szCs w:val="24"/>
        </w:rPr>
        <w:fldChar w:fldCharType="end"/>
      </w:r>
      <w:r w:rsidRPr="004A33C2">
        <w:rPr>
          <w:rFonts w:ascii="Times New Roman" w:hAnsi="Times New Roman" w:cs="Times New Roman"/>
          <w:sz w:val="24"/>
          <w:szCs w:val="24"/>
        </w:rPr>
        <w:t xml:space="preserve"> define pre-service teacher leadership by using the term student teacher candidate leadership. Their views are only focused on the </w:t>
      </w:r>
      <w:r w:rsidRPr="004A33C2">
        <w:rPr>
          <w:rFonts w:ascii="Times New Roman" w:hAnsi="Times New Roman" w:cs="Times New Roman"/>
          <w:sz w:val="24"/>
          <w:szCs w:val="24"/>
        </w:rPr>
        <w:lastRenderedPageBreak/>
        <w:t xml:space="preserve">classroom environment by influencing students to improve their learning. For them, pre-service teacher leadership involves the ability to inspire and motivate others, communicate effectively, work collaboratively, solve problems creatively, and act with integrity and responsibility. On the other hand, </w:t>
      </w:r>
      <w:r w:rsidRPr="004A33C2">
        <w:rPr>
          <w:rFonts w:ascii="Times New Roman" w:hAnsi="Times New Roman" w:cs="Times New Roman"/>
          <w:sz w:val="24"/>
          <w:szCs w:val="24"/>
        </w:rPr>
        <w:fldChar w:fldCharType="begin" w:fldLock="1"/>
      </w:r>
      <w:r w:rsidRPr="004A33C2">
        <w:rPr>
          <w:rFonts w:ascii="Times New Roman" w:hAnsi="Times New Roman" w:cs="Times New Roman"/>
          <w:sz w:val="24"/>
          <w:szCs w:val="24"/>
        </w:rPr>
        <w:instrText>ADDIN CSL_CITATION {"citationItems":[{"id":"ITEM-1","itemData":{"DOI":"10.5430/jct.v11n8p122","ISSN":"19272685","abstract":"Taking into account the critical role of teacher leadership in school development and the importance of fostering its training through image media, this study aims to identify the ten proposed attributes of Greenleaf servant leadership exemplified by the protagonist of a popular comedy-drama television show called Rita. Adopting the notion of characterization, a qualitative study approach was used to identify the proposed Greenleaf's ten traits of servant leader (SL) demonstrated by the main character by evaluating her interactions with students and their parents, co-teachers, the principal, and school policymakers. The findings revealed that the character is an effective servant teacher leader, as her personality portrayed all the ten qualities proposed in Greenleaf SL. This implies that preservice and in-service educators can utilize the show as a reflective tool for enhancing Servant Teacher Leadership (STL) competencies in the classroom. This study contributes to the growing body of knowledge about teacher representation on television shows and the implications for teacher leadership education. A future research direction is also presented.","author":[{"dropping-particle":"","family":"Lasekan","given":"Olusiji","non-dropping-particle":"","parse-names":false,"suffix":""},{"dropping-particle":"","family":"Mendez-Alarcon","given":"Claudia","non-dropping-particle":"","parse-names":false,"suffix":""}],"container-title":"Journal of Curriculum and Teaching","id":"ITEM-1","issue":"8","issued":{"date-parts":[["2022"]]},"page":"122-133","title":"The Depiction of Servant Teacher Leadership Attributes in Mass Media: A Characterization Analysis of the Protagonist in Rita TV Series","type":"article-journal","volume":"11"},"uris":["http://www.mendeley.com/documents/?uuid=1bdd0e39-fcb1-42a8-9641-317aa757f222"]}],"mendeley":{"formattedCitation":"(Lasekan &amp; Mendez-Alarcon, 2022)","manualFormatting":"Lasekan and Mendez-Alarcon (2022)","plainTextFormattedCitation":"(Lasekan &amp; Mendez-Alarcon, 2022)","previouslyFormattedCitation":"(Lasekan &amp; Mendez-Alarcon, 2022)"},"properties":{"noteIndex":0},"schema":"https://github.com/citation-style-language/schema/raw/master/csl-citation.json"}</w:instrText>
      </w:r>
      <w:r w:rsidRPr="004A33C2">
        <w:rPr>
          <w:rFonts w:ascii="Times New Roman" w:hAnsi="Times New Roman" w:cs="Times New Roman"/>
          <w:sz w:val="24"/>
          <w:szCs w:val="24"/>
        </w:rPr>
        <w:fldChar w:fldCharType="separate"/>
      </w:r>
      <w:r w:rsidRPr="004A33C2">
        <w:rPr>
          <w:rFonts w:ascii="Times New Roman" w:hAnsi="Times New Roman" w:cs="Times New Roman"/>
          <w:noProof/>
          <w:sz w:val="24"/>
          <w:szCs w:val="24"/>
        </w:rPr>
        <w:t>Lasekan and Mendez-Alarcon (2022)</w:t>
      </w:r>
      <w:r w:rsidRPr="004A33C2">
        <w:rPr>
          <w:rFonts w:ascii="Times New Roman" w:hAnsi="Times New Roman" w:cs="Times New Roman"/>
          <w:sz w:val="24"/>
          <w:szCs w:val="24"/>
        </w:rPr>
        <w:fldChar w:fldCharType="end"/>
      </w:r>
      <w:r w:rsidRPr="004A33C2">
        <w:rPr>
          <w:rFonts w:ascii="Times New Roman" w:hAnsi="Times New Roman" w:cs="Times New Roman"/>
          <w:sz w:val="24"/>
          <w:szCs w:val="24"/>
        </w:rPr>
        <w:t xml:space="preserve"> see the leadership of pre-service teachers as informal leadership without conventional leadership positions that focus on the potential to influence others and the ability to build school community relationships that support school improvement.</w:t>
      </w:r>
    </w:p>
    <w:p w14:paraId="0A350368" w14:textId="77777777" w:rsidR="00915A71" w:rsidRPr="004A33C2" w:rsidRDefault="00915A71" w:rsidP="00915A71">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Pr="004A33C2">
        <w:rPr>
          <w:rFonts w:ascii="Times New Roman" w:hAnsi="Times New Roman" w:cs="Times New Roman"/>
          <w:sz w:val="24"/>
          <w:szCs w:val="24"/>
        </w:rPr>
        <w:t xml:space="preserve">Pre-service teacher leadership is defined as the development of a professional mindset in teacher education programs, aimed at preparing future educators to critically assess their own teaching methods, as emphasized by </w:t>
      </w:r>
      <w:r w:rsidRPr="004A33C2">
        <w:rPr>
          <w:rFonts w:ascii="Times New Roman" w:hAnsi="Times New Roman" w:cs="Times New Roman"/>
          <w:sz w:val="24"/>
          <w:szCs w:val="24"/>
        </w:rPr>
        <w:fldChar w:fldCharType="begin" w:fldLock="1"/>
      </w:r>
      <w:r w:rsidRPr="004A33C2">
        <w:rPr>
          <w:rFonts w:ascii="Times New Roman" w:hAnsi="Times New Roman" w:cs="Times New Roman"/>
          <w:sz w:val="24"/>
          <w:szCs w:val="24"/>
        </w:rPr>
        <w:instrText>ADDIN CSL_CITATION {"citationItems":[{"id":"ITEM-1","itemData":{"DOI":"10.1016/j.tate.2014.02.001","ISSN":"0742051X","abstract":"Student teachers' resistance to teacher education is often understood as a lack of quality of the student teacher and/or the internship, and is expected to impede learning. In this study we suggest that resistance is interactive in nature, and can potentially have constructive outcomes. We engaged in a cross-case analysis of the resistance of two student teachers in a year-long teacher education program. Our results draw attention to diverse ways in which student teachers can engage in resistance, and to ways in which educators can support students in exploiting their resistance to benefit their learning. © 2014 Elsevier Ltd.","author":[{"dropping-particle":"","family":"Bronkhorst","given":"Larike H.","non-dropping-particle":"","parse-names":false,"suffix":""},{"dropping-particle":"","family":"Koster","given":"Bob","non-dropping-particle":"","parse-names":false,"suffix":""},{"dropping-particle":"","family":"Meijer","given":"Paulien C.","non-dropping-particle":"","parse-names":false,"suffix":""},{"dropping-particle":"","family":"Woldman","given":"Nienke","non-dropping-particle":"","parse-names":false,"suffix":""},{"dropping-particle":"","family":"Vermunt","given":"Jan D.","non-dropping-particle":"","parse-names":false,"suffix":""}],"container-title":"Teaching and Teacher Education","id":"ITEM-1","issued":{"date-parts":[["2014"]]},"page":"73-82","publisher":"Elsevier Ltd","title":"Exploring student teachers' resistance to teacher education pedagogies","type":"article-journal","volume":"40"},"uris":["http://www.mendeley.com/documents/?uuid=1745c69e-293d-4571-9898-e08d7cd8e34f"]}],"mendeley":{"formattedCitation":"(Bronkhorst et al., 2014)","manualFormatting":"Bronkhorst et al. (2014)","plainTextFormattedCitation":"(Bronkhorst et al., 2014)","previouslyFormattedCitation":"(Bronkhorst et al., 2014)"},"properties":{"noteIndex":0},"schema":"https://github.com/citation-style-language/schema/raw/master/csl-citation.json"}</w:instrText>
      </w:r>
      <w:r w:rsidRPr="004A33C2">
        <w:rPr>
          <w:rFonts w:ascii="Times New Roman" w:hAnsi="Times New Roman" w:cs="Times New Roman"/>
          <w:sz w:val="24"/>
          <w:szCs w:val="24"/>
        </w:rPr>
        <w:fldChar w:fldCharType="separate"/>
      </w:r>
      <w:r w:rsidRPr="004A33C2">
        <w:rPr>
          <w:rFonts w:ascii="Times New Roman" w:hAnsi="Times New Roman" w:cs="Times New Roman"/>
          <w:noProof/>
          <w:sz w:val="24"/>
          <w:szCs w:val="24"/>
        </w:rPr>
        <w:t>Bronkhorst et al. (2014)</w:t>
      </w:r>
      <w:r w:rsidRPr="004A33C2">
        <w:rPr>
          <w:rFonts w:ascii="Times New Roman" w:hAnsi="Times New Roman" w:cs="Times New Roman"/>
          <w:sz w:val="24"/>
          <w:szCs w:val="24"/>
        </w:rPr>
        <w:fldChar w:fldCharType="end"/>
      </w:r>
      <w:r w:rsidRPr="004A33C2">
        <w:rPr>
          <w:rFonts w:ascii="Times New Roman" w:hAnsi="Times New Roman" w:cs="Times New Roman"/>
          <w:sz w:val="24"/>
          <w:szCs w:val="24"/>
        </w:rPr>
        <w:t xml:space="preserve"> in the context of the Netherlands. Pre-service teacher leadership refers to the ability of individuals training to become educators to lead and influence students and the broader school community. </w:t>
      </w:r>
      <w:r w:rsidRPr="004A33C2">
        <w:rPr>
          <w:rFonts w:ascii="Times New Roman" w:hAnsi="Times New Roman" w:cs="Times New Roman"/>
          <w:sz w:val="24"/>
          <w:szCs w:val="24"/>
        </w:rPr>
        <w:fldChar w:fldCharType="begin" w:fldLock="1"/>
      </w:r>
      <w:r w:rsidRPr="004A33C2">
        <w:rPr>
          <w:rFonts w:ascii="Times New Roman" w:hAnsi="Times New Roman" w:cs="Times New Roman"/>
          <w:sz w:val="24"/>
          <w:szCs w:val="24"/>
        </w:rPr>
        <w:instrText>ADDIN CSL_CITATION {"citationItems":[{"id":"ITEM-1","itemData":{"ISSN":"01552147","abstract":"Tremendous research on teacher leadership over the last decade has revealed both the prevalence of and the imperatives for a model teaching force th a t can actively participate in school improvement (Harrison &amp; Killion, 2007; Katzenmeyer &amp; Moller, 2001; Leithwood &amp; Riehl, 2003). As distributed leadership models normalize in educational institutions, it is no surprise th a t those duties being distributed would fall to teachers. In fact, Katzenmeyer and Moller (2001) proposed “within every school there is a sleeping giant of teacher leadership which can be a strong catalyst for making change” (p. 2). The reliance on the principalship alone to provide such things as curricular and instructional leadership and enact new missions or reforms is, for a variety of reasons, no longer viable. Though excellent principal and administrative leadership is still highly desired in all schools, in today’s more collaboratively oriented and more diversely minded teaching staffs, the emergence of teacher leaders as a paradigm of effectiveness in building the entire school’s Jerome capacity to improve is both understandable and compelling (Harrison &amp; Killion, 2007).","author":[{"dropping-particle":"","family":"Cranston","given":"Jerome","non-dropping-particle":"","parse-names":false,"suffix":""},{"dropping-particle":"","family":"Kusanovich","given":"Kristin","non-dropping-particle":"","parse-names":false,"suffix":""}],"container-title":"Issues in Teacher Education","id":"ITEM-1","issue":"2","issued":{"date-parts":[["2015"]]},"page":"63-78","title":"Learning to Lead against the Grain Dramatizing the Emotional Toll of Teacher Leadership","type":"article-journal","volume":"24"},"uris":["http://www.mendeley.com/documents/?uuid=fd06de05-a3c6-4d38-854c-a83fae5ac394"]}],"mendeley":{"formattedCitation":"(Cranston &amp; Kusanovich, 2015)","manualFormatting":"Cranston and Kusanovich (2015)","plainTextFormattedCitation":"(Cranston &amp; Kusanovich, 2015)","previouslyFormattedCitation":"(Cranston &amp; Kusanovich, 2015)"},"properties":{"noteIndex":0},"schema":"https://github.com/citation-style-language/schema/raw/master/csl-citation.json"}</w:instrText>
      </w:r>
      <w:r w:rsidRPr="004A33C2">
        <w:rPr>
          <w:rFonts w:ascii="Times New Roman" w:hAnsi="Times New Roman" w:cs="Times New Roman"/>
          <w:sz w:val="24"/>
          <w:szCs w:val="24"/>
        </w:rPr>
        <w:fldChar w:fldCharType="separate"/>
      </w:r>
      <w:r w:rsidRPr="004A33C2">
        <w:rPr>
          <w:rFonts w:ascii="Times New Roman" w:hAnsi="Times New Roman" w:cs="Times New Roman"/>
          <w:noProof/>
          <w:sz w:val="24"/>
          <w:szCs w:val="24"/>
        </w:rPr>
        <w:t>Cranston and Kusanovich (2015)</w:t>
      </w:r>
      <w:r w:rsidRPr="004A33C2">
        <w:rPr>
          <w:rFonts w:ascii="Times New Roman" w:hAnsi="Times New Roman" w:cs="Times New Roman"/>
          <w:sz w:val="24"/>
          <w:szCs w:val="24"/>
        </w:rPr>
        <w:fldChar w:fldCharType="end"/>
      </w:r>
      <w:r w:rsidRPr="004A33C2">
        <w:rPr>
          <w:rFonts w:ascii="Times New Roman" w:hAnsi="Times New Roman" w:cs="Times New Roman"/>
          <w:sz w:val="24"/>
          <w:szCs w:val="24"/>
        </w:rPr>
        <w:t xml:space="preserve"> argue that this leadership should be fostered from the beginning of teacher preparation programs. </w:t>
      </w:r>
      <w:r w:rsidRPr="004A33C2">
        <w:rPr>
          <w:rFonts w:ascii="Times New Roman" w:hAnsi="Times New Roman" w:cs="Times New Roman"/>
          <w:sz w:val="24"/>
          <w:szCs w:val="24"/>
        </w:rPr>
        <w:fldChar w:fldCharType="begin" w:fldLock="1"/>
      </w:r>
      <w:r w:rsidRPr="004A33C2">
        <w:rPr>
          <w:rFonts w:ascii="Times New Roman" w:hAnsi="Times New Roman" w:cs="Times New Roman"/>
          <w:sz w:val="24"/>
          <w:szCs w:val="24"/>
        </w:rPr>
        <w:instrText>ADDIN CSL_CITATION {"citationItems":[{"id":"ITEM-1","itemData":{"DOI":"10.1080/00131725.2011.602578","ISSN":"00131725","abstract":"Since PreK-12 student achievement is the primary focus of schools, all teachers are called to serve as teachers leaders and improve learning on their campuses. Rather than waiting until they have gained experience, teachers can begin acquiring the knowledge, skills, and dispositions of teacher leaders during their preservice programs. Drawing upon published literature, this synthesis paper recommends refl ection, service learning, and involvement in university-level student professional organizations as ways to prepare preservice teachers to become teacher leaders. © Kappa Delta Pi.","author":[{"dropping-particle":"","family":"Bond","given":"Nathan","non-dropping-particle":"","parse-names":false,"suffix":""}],"container-title":"Educational Forum","id":"ITEM-1","issue":"4","issued":{"date-parts":[["2011"]]},"page":"280-297","title":"Preparing Preservice Teachers to Become Teacher Leaders","type":"article-journal","volume":"75"},"uris":["http://www.mendeley.com/documents/?uuid=4191cdf9-025c-45ce-9f72-cfcb1fbe4078"]}],"mendeley":{"formattedCitation":"(Bond, 2011)","manualFormatting":"Bond (2011)","plainTextFormattedCitation":"(Bond, 2011)","previouslyFormattedCitation":"(Bond, 2011)"},"properties":{"noteIndex":0},"schema":"https://github.com/citation-style-language/schema/raw/master/csl-citation.json"}</w:instrText>
      </w:r>
      <w:r w:rsidRPr="004A33C2">
        <w:rPr>
          <w:rFonts w:ascii="Times New Roman" w:hAnsi="Times New Roman" w:cs="Times New Roman"/>
          <w:sz w:val="24"/>
          <w:szCs w:val="24"/>
        </w:rPr>
        <w:fldChar w:fldCharType="separate"/>
      </w:r>
      <w:r w:rsidRPr="004A33C2">
        <w:rPr>
          <w:rFonts w:ascii="Times New Roman" w:hAnsi="Times New Roman" w:cs="Times New Roman"/>
          <w:noProof/>
          <w:sz w:val="24"/>
          <w:szCs w:val="24"/>
        </w:rPr>
        <w:t>Bond (2011)</w:t>
      </w:r>
      <w:r w:rsidRPr="004A33C2">
        <w:rPr>
          <w:rFonts w:ascii="Times New Roman" w:hAnsi="Times New Roman" w:cs="Times New Roman"/>
          <w:sz w:val="24"/>
          <w:szCs w:val="24"/>
        </w:rPr>
        <w:fldChar w:fldCharType="end"/>
      </w:r>
      <w:r w:rsidRPr="004A33C2">
        <w:rPr>
          <w:rFonts w:ascii="Times New Roman" w:hAnsi="Times New Roman" w:cs="Times New Roman"/>
          <w:sz w:val="24"/>
          <w:szCs w:val="24"/>
        </w:rPr>
        <w:t xml:space="preserve"> highlights the importance of developing a willingness to grow as a leader and opportunities to enhance leadership skills. Consequently, </w:t>
      </w:r>
      <w:r w:rsidRPr="004A33C2">
        <w:rPr>
          <w:rFonts w:ascii="Times New Roman" w:hAnsi="Times New Roman" w:cs="Times New Roman"/>
          <w:sz w:val="24"/>
          <w:szCs w:val="24"/>
        </w:rPr>
        <w:fldChar w:fldCharType="begin" w:fldLock="1"/>
      </w:r>
      <w:r w:rsidRPr="004A33C2">
        <w:rPr>
          <w:rFonts w:ascii="Times New Roman" w:hAnsi="Times New Roman" w:cs="Times New Roman"/>
          <w:sz w:val="24"/>
          <w:szCs w:val="24"/>
        </w:rPr>
        <w:instrText>ADDIN CSL_CITATION {"citationItems":[{"id":"ITEM-1","itemData":{"ISSN":"13241702","abstract":"There is an increasing body of literature that extols the virtues of teacher leadership despite the concept remaining underdeveloped and under-theorised (King &amp; Stevenson 2017; Torrance 2013). Acknowledging the dearth of literature exploring the development of teacher leadership at preservice level, this article reports on results from a qualitative study which employed Bond's (2011) theoretical framework for preparing preservice teachers in the Republic of Ireland (ROI) to become teacher leaders for inclusion. This study adopted a self-study approach (Vanassche &amp; Kelchtermans 2015) involving two teacher educators, in the ROI, where the researcher, being relatively new to teacher education, was supported by a critical friend in the design, implementation and evaluation of the modules. Results strongly indicate that student teachers felt prepared to exercise leadership for inclusion through lived experiences of leadership, understanding change, being research informed and having many opportunities for reflection. This article argues for unlocking the potential for leadership for inclusion to begin with student teachers and concludes by suggesting that this article may help to address the paucity of literature around teacher leadership at preservice level and in particular teacher leadership for inclusion. [ABSTRACT FROM AUTHOR]","author":[{"dropping-particle":"","family":"King","given":"Fiona","non-dropping-particle":"","parse-names":false,"suffix":""}],"container-title":"International Studies in Educational Administration (Commonwealth Council for Educational Administration &amp; Management (CCEAM))","id":"ITEM-1","issue":"3","issued":{"date-parts":[["2017"]]},"page":"5-21","title":"Evolving Perspective(s) of Teacher Leadership: An Exploration of Teacher Leadership for Inclusion at Preservice Level in the Republic of Ireland.","type":"article-journal","volume":"45"},"uris":["http://www.mendeley.com/documents/?uuid=e383dc34-d178-4ad1-aa47-300007f3c755"]}],"mendeley":{"formattedCitation":"(King, 2017)","manualFormatting":"King (2017)","plainTextFormattedCitation":"(King, 2017)","previouslyFormattedCitation":"(King, 2017)"},"properties":{"noteIndex":0},"schema":"https://github.com/citation-style-language/schema/raw/master/csl-citation.json"}</w:instrText>
      </w:r>
      <w:r w:rsidRPr="004A33C2">
        <w:rPr>
          <w:rFonts w:ascii="Times New Roman" w:hAnsi="Times New Roman" w:cs="Times New Roman"/>
          <w:sz w:val="24"/>
          <w:szCs w:val="24"/>
        </w:rPr>
        <w:fldChar w:fldCharType="separate"/>
      </w:r>
      <w:r w:rsidRPr="004A33C2">
        <w:rPr>
          <w:rFonts w:ascii="Times New Roman" w:hAnsi="Times New Roman" w:cs="Times New Roman"/>
          <w:noProof/>
          <w:sz w:val="24"/>
          <w:szCs w:val="24"/>
        </w:rPr>
        <w:t>King (2017)</w:t>
      </w:r>
      <w:r w:rsidRPr="004A33C2">
        <w:rPr>
          <w:rFonts w:ascii="Times New Roman" w:hAnsi="Times New Roman" w:cs="Times New Roman"/>
          <w:sz w:val="24"/>
          <w:szCs w:val="24"/>
        </w:rPr>
        <w:fldChar w:fldCharType="end"/>
      </w:r>
      <w:r w:rsidRPr="004A33C2">
        <w:rPr>
          <w:rFonts w:ascii="Times New Roman" w:hAnsi="Times New Roman" w:cs="Times New Roman"/>
          <w:sz w:val="24"/>
          <w:szCs w:val="24"/>
        </w:rPr>
        <w:t xml:space="preserve"> suggests that teacher training programs must equip pre-service teachers with the skills necessary to effect change both in the classroom and the larger school environment.</w:t>
      </w:r>
    </w:p>
    <w:p w14:paraId="2ED06BF2" w14:textId="77777777" w:rsidR="00915A71" w:rsidRPr="004A33C2" w:rsidRDefault="00915A71" w:rsidP="00915A71">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Pr="004A33C2">
        <w:rPr>
          <w:rFonts w:ascii="Times New Roman" w:hAnsi="Times New Roman" w:cs="Times New Roman"/>
          <w:sz w:val="24"/>
          <w:szCs w:val="24"/>
        </w:rPr>
        <w:t xml:space="preserve">In the context of Malaysia, </w:t>
      </w:r>
      <w:r w:rsidRPr="004A33C2">
        <w:rPr>
          <w:rFonts w:ascii="Times New Roman" w:hAnsi="Times New Roman" w:cs="Times New Roman"/>
          <w:sz w:val="24"/>
          <w:szCs w:val="24"/>
        </w:rPr>
        <w:fldChar w:fldCharType="begin" w:fldLock="1"/>
      </w:r>
      <w:r w:rsidRPr="004A33C2">
        <w:rPr>
          <w:rFonts w:ascii="Times New Roman" w:hAnsi="Times New Roman" w:cs="Times New Roman"/>
          <w:sz w:val="24"/>
          <w:szCs w:val="24"/>
        </w:rPr>
        <w:instrText>ADDIN CSL_CITATION {"citationItems":[{"id":"ITEM-1","itemData":{"author":[{"dropping-particle":"","family":"Mohamad Izzuan Mohd Ishar","given":"","non-dropping-particle":"","parse-names":false,"suffix":""},{"dropping-particle":"","family":"Mohd Khata Jabor","given":"","non-dropping-particle":"","parse-names":false,"suffix":""}],"container-title":"Malaysian Journal of Social Sciences and Humanities (MJSSH)","id":"ITEM-1","issue":"1","issued":{"date-parts":[["2016"]]},"number-of-pages":"99-110","title":"Pembentukan Kemahiran Kepimpinan Guru Pelatih Melalui Latihan Mengajar","type":"report","volume":"1"},"uris":["http://www.mendeley.com/documents/?uuid=1b7d07e2-e2ef-3597-ac73-2f24c3cd8759"]}],"mendeley":{"formattedCitation":"(Mohamad Izzuan Mohd Ishar &amp; Mohd Khata Jabor, 2016)","manualFormatting":"Mohamad Izzuan Mohd Ishar and Mohd Khata Jabor (2016)","plainTextFormattedCitation":"(Mohamad Izzuan Mohd Ishar &amp; Mohd Khata Jabor, 2016)","previouslyFormattedCitation":"(Mohamad Izzuan Mohd Ishar &amp; Mohd Khata Jabor, 2016)"},"properties":{"noteIndex":0},"schema":"https://github.com/citation-style-language/schema/raw/master/csl-citation.json"}</w:instrText>
      </w:r>
      <w:r w:rsidRPr="004A33C2">
        <w:rPr>
          <w:rFonts w:ascii="Times New Roman" w:hAnsi="Times New Roman" w:cs="Times New Roman"/>
          <w:sz w:val="24"/>
          <w:szCs w:val="24"/>
        </w:rPr>
        <w:fldChar w:fldCharType="separate"/>
      </w:r>
      <w:r w:rsidRPr="004A33C2">
        <w:rPr>
          <w:rFonts w:ascii="Times New Roman" w:hAnsi="Times New Roman" w:cs="Times New Roman"/>
          <w:noProof/>
          <w:sz w:val="24"/>
          <w:szCs w:val="24"/>
        </w:rPr>
        <w:t>Mohamad Izzuan Mohd Ishar and Mohd Khata Jabor (2016)</w:t>
      </w:r>
      <w:r w:rsidRPr="004A33C2">
        <w:rPr>
          <w:rFonts w:ascii="Times New Roman" w:hAnsi="Times New Roman" w:cs="Times New Roman"/>
          <w:sz w:val="24"/>
          <w:szCs w:val="24"/>
        </w:rPr>
        <w:fldChar w:fldCharType="end"/>
      </w:r>
      <w:r w:rsidRPr="004A33C2">
        <w:rPr>
          <w:rFonts w:ascii="Times New Roman" w:hAnsi="Times New Roman" w:cs="Times New Roman"/>
          <w:sz w:val="24"/>
          <w:szCs w:val="24"/>
        </w:rPr>
        <w:t xml:space="preserve"> define the concept of pre-service teacher leadership as a process of influencing students and other stakeholders by strengthening teaching skills, communication skills and being open with views. It is beyond mere character, but also taking into account the way of thinking, teaching skills, communication and others. In other words, the concept of student teacher leadership is important to produce quality teacher candidates who are able to educate students to be useful people and who can serve the country in line with the country's wishes and development. The concept of leadership of student teacher candidates held by them revolves around a process that involves more than one other party to determine the value of the quality of a teacher that will be produced at the higher education level.</w:t>
      </w:r>
    </w:p>
    <w:p w14:paraId="0CCA017A" w14:textId="77777777" w:rsidR="00915A71" w:rsidRPr="004A33C2" w:rsidRDefault="00915A71" w:rsidP="00915A71">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Pr="004A33C2">
        <w:rPr>
          <w:rFonts w:ascii="Times New Roman" w:hAnsi="Times New Roman" w:cs="Times New Roman"/>
          <w:sz w:val="24"/>
          <w:szCs w:val="24"/>
        </w:rPr>
        <w:t>In conclusion, the concept of pre-service teacher leadership provides an overview of the expectations of a quality teacher from various interpretations. The leadership of pre-service teachers can be seen from the aspects of classroom teaching and learning, knowledge and leadership skills, communication and also the way of thinking inside and outside the classroom. These aspects should continue to be improved in prospective students from time to time according to the situation and achieve the teacher standards desired by the country.</w:t>
      </w:r>
    </w:p>
    <w:p w14:paraId="3CA761A3" w14:textId="77777777" w:rsidR="00915A71" w:rsidRPr="004A33C2" w:rsidRDefault="00915A71" w:rsidP="00915A71">
      <w:pPr>
        <w:rPr>
          <w:rFonts w:ascii="Times New Roman" w:hAnsi="Times New Roman" w:cs="Times New Roman"/>
          <w:b/>
          <w:bCs/>
          <w:sz w:val="24"/>
          <w:szCs w:val="24"/>
        </w:rPr>
      </w:pPr>
    </w:p>
    <w:p w14:paraId="7C598C84" w14:textId="77777777" w:rsidR="00915A71" w:rsidRPr="008D5D72" w:rsidRDefault="00915A71" w:rsidP="00915A71">
      <w:pPr>
        <w:jc w:val="center"/>
        <w:rPr>
          <w:rFonts w:ascii="Times New Roman" w:hAnsi="Times New Roman" w:cs="Times New Roman"/>
          <w:sz w:val="24"/>
          <w:szCs w:val="24"/>
        </w:rPr>
      </w:pPr>
      <w:r w:rsidRPr="008D5D72">
        <w:rPr>
          <w:rFonts w:ascii="Times New Roman" w:hAnsi="Times New Roman" w:cs="Times New Roman"/>
          <w:sz w:val="24"/>
          <w:szCs w:val="24"/>
        </w:rPr>
        <w:t>LEADERSHIP PREPARATION FOR PRE-SERVICE TEACHER</w:t>
      </w:r>
    </w:p>
    <w:p w14:paraId="1270B026" w14:textId="77777777" w:rsidR="00915A71" w:rsidRPr="004A33C2" w:rsidRDefault="00915A71" w:rsidP="00915A71">
      <w:pPr>
        <w:spacing w:line="240" w:lineRule="auto"/>
        <w:jc w:val="both"/>
        <w:rPr>
          <w:rFonts w:ascii="Times New Roman" w:hAnsi="Times New Roman" w:cs="Times New Roman"/>
          <w:sz w:val="24"/>
          <w:szCs w:val="24"/>
        </w:rPr>
      </w:pPr>
      <w:r w:rsidRPr="004A33C2">
        <w:rPr>
          <w:rFonts w:ascii="Times New Roman" w:hAnsi="Times New Roman" w:cs="Times New Roman"/>
          <w:sz w:val="24"/>
          <w:szCs w:val="24"/>
        </w:rPr>
        <w:t xml:space="preserve">A crucial stage in the development of pre-service teachers' pedagogy and educational philosophy is currently underway. According to </w:t>
      </w:r>
      <w:r w:rsidRPr="004A33C2">
        <w:rPr>
          <w:rFonts w:ascii="Times New Roman" w:hAnsi="Times New Roman" w:cs="Times New Roman"/>
          <w:sz w:val="24"/>
          <w:szCs w:val="24"/>
        </w:rPr>
        <w:fldChar w:fldCharType="begin" w:fldLock="1"/>
      </w:r>
      <w:r w:rsidRPr="004A33C2">
        <w:rPr>
          <w:rFonts w:ascii="Times New Roman" w:hAnsi="Times New Roman" w:cs="Times New Roman"/>
          <w:sz w:val="24"/>
          <w:szCs w:val="24"/>
        </w:rPr>
        <w:instrText>ADDIN CSL_CITATION {"citationItems":[{"id":"ITEM-1","itemData":{"DOI":"10.1080/19415257.2020.1787204","author":[{"dropping-particle":"","family":"Buchanan","given":"R","non-dropping-particle":"","parse-names":false,"suffix":""},{"dropping-particle":"","family":"Mills","given":"T","non-dropping-particle":"","parse-names":false,"suffix":""},{"dropping-particle":"","family":"Mooney","given":"E","non-dropping-particle":"","parse-names":false,"suffix":""}],"container-title":"Professional Development in Education","id":"ITEM-1","issued":{"date-parts":[["2020"]]},"note":"Export Date: 10 October 2023; Cited By: 3","page":"580-592","title":"Working across time and space: developing a framework for teacher leadership throughout a teaching career","type":"article-journal"},"uris":["http://www.mendeley.com/documents/?uuid=5c5ca053-a0f1-4fa4-bf4b-239440f2393a"]}],"mendeley":{"formattedCitation":"(Buchanan et al., 2020)","manualFormatting":"Buchanan et al. (2020)","plainTextFormattedCitation":"(Buchanan et al., 2020)","previouslyFormattedCitation":"(Buchanan et al., 2020)"},"properties":{"noteIndex":0},"schema":"https://github.com/citation-style-language/schema/raw/master/csl-citation.json"}</w:instrText>
      </w:r>
      <w:r w:rsidRPr="004A33C2">
        <w:rPr>
          <w:rFonts w:ascii="Times New Roman" w:hAnsi="Times New Roman" w:cs="Times New Roman"/>
          <w:sz w:val="24"/>
          <w:szCs w:val="24"/>
        </w:rPr>
        <w:fldChar w:fldCharType="separate"/>
      </w:r>
      <w:r w:rsidRPr="004A33C2">
        <w:rPr>
          <w:rFonts w:ascii="Times New Roman" w:hAnsi="Times New Roman" w:cs="Times New Roman"/>
          <w:noProof/>
          <w:sz w:val="24"/>
          <w:szCs w:val="24"/>
        </w:rPr>
        <w:t>Buchanan et al. (2020)</w:t>
      </w:r>
      <w:r w:rsidRPr="004A33C2">
        <w:rPr>
          <w:rFonts w:ascii="Times New Roman" w:hAnsi="Times New Roman" w:cs="Times New Roman"/>
          <w:sz w:val="24"/>
          <w:szCs w:val="24"/>
        </w:rPr>
        <w:fldChar w:fldCharType="end"/>
      </w:r>
      <w:r w:rsidRPr="004A33C2">
        <w:rPr>
          <w:rFonts w:ascii="Times New Roman" w:hAnsi="Times New Roman" w:cs="Times New Roman"/>
          <w:sz w:val="24"/>
          <w:szCs w:val="24"/>
        </w:rPr>
        <w:t xml:space="preserve">, pre-service teachers begin their careers as researchers who want to understand the nature of learning and reflect on their own methods as aspiring instructors battling with the structures and systems in place. Furthermore, student teachers frequently view teacher education as a task, expecting instructors to provide them with precise instructions so they may implement what they learn in the classroom. According to </w:t>
      </w:r>
      <w:r w:rsidRPr="004A33C2">
        <w:rPr>
          <w:rFonts w:ascii="Times New Roman" w:hAnsi="Times New Roman" w:cs="Times New Roman"/>
          <w:sz w:val="24"/>
          <w:szCs w:val="24"/>
        </w:rPr>
        <w:fldChar w:fldCharType="begin" w:fldLock="1"/>
      </w:r>
      <w:r w:rsidRPr="004A33C2">
        <w:rPr>
          <w:rFonts w:ascii="Times New Roman" w:hAnsi="Times New Roman" w:cs="Times New Roman"/>
          <w:sz w:val="24"/>
          <w:szCs w:val="24"/>
        </w:rPr>
        <w:instrText>ADDIN CSL_CITATION {"citationItems":[{"id":"ITEM-1","itemData":{"author":[{"dropping-particle":"","family":"Buchanan","given":"R","non-dropping-particle":"","parse-names":false,"suffix":""}],"id":"ITEM-1","issued":{"date-parts":[["2017"]]},"publisher-place":"University of California, Santa Cruz","title":"It's Not About That Anymore: An Ecological Examination of the Theory-Practice Devide in Contemporary Teacher Education","type":"book"},"uris":["http://www.mendeley.com/documents/?uuid=238bd1ec-3a75-4c02-a0c2-c42e8789b269"]}],"mendeley":{"formattedCitation":"(Buchanan, 2017)","manualFormatting":"Buchanan (2017)","plainTextFormattedCitation":"(Buchanan, 2017)","previouslyFormattedCitation":"(Buchanan, 2017)"},"properties":{"noteIndex":0},"schema":"https://github.com/citation-style-language/schema/raw/master/csl-citation.json"}</w:instrText>
      </w:r>
      <w:r w:rsidRPr="004A33C2">
        <w:rPr>
          <w:rFonts w:ascii="Times New Roman" w:hAnsi="Times New Roman" w:cs="Times New Roman"/>
          <w:sz w:val="24"/>
          <w:szCs w:val="24"/>
        </w:rPr>
        <w:fldChar w:fldCharType="separate"/>
      </w:r>
      <w:r w:rsidRPr="004A33C2">
        <w:rPr>
          <w:rFonts w:ascii="Times New Roman" w:hAnsi="Times New Roman" w:cs="Times New Roman"/>
          <w:noProof/>
          <w:sz w:val="24"/>
          <w:szCs w:val="24"/>
        </w:rPr>
        <w:t>Buchanan (2017)</w:t>
      </w:r>
      <w:r w:rsidRPr="004A33C2">
        <w:rPr>
          <w:rFonts w:ascii="Times New Roman" w:hAnsi="Times New Roman" w:cs="Times New Roman"/>
          <w:sz w:val="24"/>
          <w:szCs w:val="24"/>
        </w:rPr>
        <w:fldChar w:fldCharType="end"/>
      </w:r>
      <w:r w:rsidRPr="004A33C2">
        <w:rPr>
          <w:rFonts w:ascii="Times New Roman" w:hAnsi="Times New Roman" w:cs="Times New Roman"/>
          <w:sz w:val="24"/>
          <w:szCs w:val="24"/>
        </w:rPr>
        <w:t>, in order to determine the proper course of action, pre-service teachers frequently engage in teacher education.</w:t>
      </w:r>
    </w:p>
    <w:p w14:paraId="08224F97" w14:textId="77777777" w:rsidR="00915A71" w:rsidRPr="004A33C2" w:rsidRDefault="00915A71" w:rsidP="00915A71">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Pr="004A33C2">
        <w:rPr>
          <w:rFonts w:ascii="Times New Roman" w:hAnsi="Times New Roman" w:cs="Times New Roman"/>
          <w:sz w:val="24"/>
          <w:szCs w:val="24"/>
        </w:rPr>
        <w:t xml:space="preserve">In relation to the issue, higher education providers should provide a solid learning foundation based on research-based theory and practice to better prepare student teacher candidates. Strong theories and foundations related to leadership skills should be widely </w:t>
      </w:r>
      <w:r w:rsidRPr="004A33C2">
        <w:rPr>
          <w:rFonts w:ascii="Times New Roman" w:hAnsi="Times New Roman" w:cs="Times New Roman"/>
          <w:sz w:val="24"/>
          <w:szCs w:val="24"/>
        </w:rPr>
        <w:lastRenderedPageBreak/>
        <w:t xml:space="preserve">disseminated by teacher education to pre-service teachers as early as possible for the purpose of developing leadership skills and fostering change (Bond, 2011). In reality, prospective teacher students have latent leadership talent when unearthed in the right way. This is supported by </w:t>
      </w:r>
      <w:r w:rsidRPr="004A33C2">
        <w:rPr>
          <w:rFonts w:ascii="Times New Roman" w:hAnsi="Times New Roman" w:cs="Times New Roman"/>
          <w:sz w:val="24"/>
          <w:szCs w:val="24"/>
        </w:rPr>
        <w:fldChar w:fldCharType="begin" w:fldLock="1"/>
      </w:r>
      <w:r w:rsidRPr="004A33C2">
        <w:rPr>
          <w:rFonts w:ascii="Times New Roman" w:hAnsi="Times New Roman" w:cs="Times New Roman"/>
          <w:sz w:val="24"/>
          <w:szCs w:val="24"/>
        </w:rPr>
        <w:instrText>ADDIN CSL_CITATION {"citationItems":[{"id":"ITEM-1","itemData":{"ISBN":"1536-3031","ISSN":"1536-3031","abstract":"Although preparing teachers to be leaders is a common goal of teacher education programs, often &amp;quot;teaching&amp;quot; and &amp;quot;leading&amp;quot; are located in separate departments&amp;quot; (Mangin &amp;amp; Stoelinga, 2009, p. 56). Recently, however, the assessment of teacher leadership has become important in preservice teacher education. This importance is partially related to the use of the outcomes model of teacher education, in particular, &amp;quot;outcomes as professional performance&amp;quot; (Cochran-Smith, 2001, p. 529). In the conversations about the standardization of teacher education programs, there remains tension about what should be the outcomes of teacher education and whether these types of performances can truly capture the complex character of teaching (Cochran-Smith, 2001; Feuerstein, 2011). Despite these lingering tensions, the &amp;quot;outcomes&amp;quot; issue in teacher education is currently the driving force in college and university compliance with state and national accreditation (Cochran-Smith, 2001). In 2008, the authors&amp;apos; state board of education declared that a new process that &amp;quot;focuses on outcomes, rather than inputs, eliminates barriers and obstacles that do not ensure quality, and allows greater institutional flexibility based on increased rigor and accountability&amp;quot; would be the model for granting teacher licensure (North Carolina State Board of Education, 2008, para. 1). The Teacher Leader Essays that they examine in this study are a mandated professional performance task required for licensure in their state. As part of their program&amp;apos;s licensure requirements, preservice teachers are required to complete an online portfolio to demonstrate content and pedagogical knowledge as well as teacher leadership. The Teacher Leader Essay component requires preservice teachers to engage in a minimum of 10 hours of leadership activities during their student teaching semester. The directions for this component suggest that preservice teachers develop and engage in activities that focus on community and family relations, collaboration, and professional development. The preservice teachers in this study were required to document and reflect on their leadership activities through the use of essays. Other key elements of this requirement included the documentation of their growth and learning during the activities and how their courses and extracurricular activities assisted them with these undertakings of teacher leadership. Hence, this com…","author":[{"dropping-particle":"","family":"Rogers","given":"Carrie","non-dropping-particle":"","parse-names":false,"suffix":""},{"dropping-particle":"","family":"Scales","given":"Roya Q","non-dropping-particle":"","parse-names":false,"suffix":""}],"container-title":"Issues in Teacher Education","id":"ITEM-1","issue":"2","issued":{"date-parts":[["2013"]]},"page":"17-22","title":"Preservice Teachers&amp;apos; Perceptions of Teacher Leadership: Is It about Compliance or Understanding?","type":"article-journal","volume":"22"},"uris":["http://www.mendeley.com/documents/?uuid=4128e17e-088f-419c-95da-34b6a2900d0d"]}],"mendeley":{"formattedCitation":"(Rogers &amp; Scales, 2013)","manualFormatting":"Rogers and Scales (2013)","plainTextFormattedCitation":"(Rogers &amp; Scales, 2013)","previouslyFormattedCitation":"(Rogers &amp; Scales, 2013)"},"properties":{"noteIndex":0},"schema":"https://github.com/citation-style-language/schema/raw/master/csl-citation.json"}</w:instrText>
      </w:r>
      <w:r w:rsidRPr="004A33C2">
        <w:rPr>
          <w:rFonts w:ascii="Times New Roman" w:hAnsi="Times New Roman" w:cs="Times New Roman"/>
          <w:sz w:val="24"/>
          <w:szCs w:val="24"/>
        </w:rPr>
        <w:fldChar w:fldCharType="separate"/>
      </w:r>
      <w:r w:rsidRPr="004A33C2">
        <w:rPr>
          <w:rFonts w:ascii="Times New Roman" w:hAnsi="Times New Roman" w:cs="Times New Roman"/>
          <w:noProof/>
          <w:sz w:val="24"/>
          <w:szCs w:val="24"/>
        </w:rPr>
        <w:t>Rogers and Scales (2013)</w:t>
      </w:r>
      <w:r w:rsidRPr="004A33C2">
        <w:rPr>
          <w:rFonts w:ascii="Times New Roman" w:hAnsi="Times New Roman" w:cs="Times New Roman"/>
          <w:sz w:val="24"/>
          <w:szCs w:val="24"/>
        </w:rPr>
        <w:fldChar w:fldCharType="end"/>
      </w:r>
      <w:r w:rsidRPr="004A33C2">
        <w:rPr>
          <w:rFonts w:ascii="Times New Roman" w:hAnsi="Times New Roman" w:cs="Times New Roman"/>
          <w:sz w:val="24"/>
          <w:szCs w:val="24"/>
        </w:rPr>
        <w:t xml:space="preserve"> who concluded that pre-service teachers have the potential to be teacher leaders but they are not always given the opportunity to show their leadership. Although pre-service teacher at teacher training institutions are still ranked as youth who still lack experience and responsibility in the real world of education, </w:t>
      </w:r>
      <w:r w:rsidRPr="004A33C2">
        <w:rPr>
          <w:rFonts w:ascii="Times New Roman" w:hAnsi="Times New Roman" w:cs="Times New Roman"/>
          <w:sz w:val="24"/>
          <w:szCs w:val="24"/>
        </w:rPr>
        <w:fldChar w:fldCharType="begin" w:fldLock="1"/>
      </w:r>
      <w:r w:rsidRPr="004A33C2">
        <w:rPr>
          <w:rFonts w:ascii="Times New Roman" w:hAnsi="Times New Roman" w:cs="Times New Roman"/>
          <w:sz w:val="24"/>
          <w:szCs w:val="24"/>
        </w:rPr>
        <w:instrText>ADDIN CSL_CITATION {"citationItems":[{"id":"ITEM-1","itemData":{"DOI":"10.1080/00098655.2013.818524","ISSN":"0009-8655","abstract":"&amp;quot;Educational Leadership&amp;quot; is a term used to describe the work of principals and administrators. The high-stakes testing environment that has been feeding the culture of accountability in our schools has led principals to increasingly turn to a more distributed leadership model that includes their teachers, thereby expanding the concept of leadership in our schools. Despite increasing opportunities to lead, a lack of formal training often leaves educators hesitant to see themselves as leaders. Therefore, there is a compelling need to address leadership development among America&amp;apos;s teachers even as early as the preservice stage because beginning teachers are not too young to lead. Preservice programs provide numerous opportunities to begin to expose teachers to these ideas and give them the key knowledge, skills, and dispositions necessary to engage in formal and informal leadership roles early in their careers. Promoting teacher leadership among beginning teachers may improve retention in teachers in the induction stage, as well as assist in closing a looming gap in leadership in our schools as many veteran teacher leaders of the baby boomer generation approach retirement.","author":[{"dropping-particle":"","family":"Pucella","given":"Tanya Judd","non-dropping-particle":"","parse-names":false,"suffix":""}],"container-title":"The Clearing House: A Journal of Educational Strategies, Issues and Ideas","id":"ITEM-1","issue":"1","issued":{"date-parts":[["2014"]]},"page":"15-20","title":"Not Too Young to Lead","type":"article-journal","volume":"87"},"uris":["http://www.mendeley.com/documents/?uuid=2437b69d-6bc4-4377-9ff4-463532e2020f"]}],"mendeley":{"formattedCitation":"(Pucella, 2014)","manualFormatting":"Pucella (2014)","plainTextFormattedCitation":"(Pucella, 2014)","previouslyFormattedCitation":"(Pucella, 2014)"},"properties":{"noteIndex":0},"schema":"https://github.com/citation-style-language/schema/raw/master/csl-citation.json"}</w:instrText>
      </w:r>
      <w:r w:rsidRPr="004A33C2">
        <w:rPr>
          <w:rFonts w:ascii="Times New Roman" w:hAnsi="Times New Roman" w:cs="Times New Roman"/>
          <w:sz w:val="24"/>
          <w:szCs w:val="24"/>
        </w:rPr>
        <w:fldChar w:fldCharType="separate"/>
      </w:r>
      <w:r w:rsidRPr="004A33C2">
        <w:rPr>
          <w:rFonts w:ascii="Times New Roman" w:hAnsi="Times New Roman" w:cs="Times New Roman"/>
          <w:noProof/>
          <w:sz w:val="24"/>
          <w:szCs w:val="24"/>
        </w:rPr>
        <w:t>Pucella (2014)</w:t>
      </w:r>
      <w:r w:rsidRPr="004A33C2">
        <w:rPr>
          <w:rFonts w:ascii="Times New Roman" w:hAnsi="Times New Roman" w:cs="Times New Roman"/>
          <w:sz w:val="24"/>
          <w:szCs w:val="24"/>
        </w:rPr>
        <w:fldChar w:fldCharType="end"/>
      </w:r>
      <w:r w:rsidRPr="004A33C2">
        <w:rPr>
          <w:rFonts w:ascii="Times New Roman" w:hAnsi="Times New Roman" w:cs="Times New Roman"/>
          <w:sz w:val="24"/>
          <w:szCs w:val="24"/>
        </w:rPr>
        <w:t xml:space="preserve"> agrees that age and years of experience should not be a weakening factor in identifying teacher leaders. He also claimed that prospective pre-service teacher in teacher education institutions have a lot of energy, insight, and enthusiasm to offer and may be used as a more positive opportunity in applying leadership values.</w:t>
      </w:r>
    </w:p>
    <w:p w14:paraId="275406A9" w14:textId="77777777" w:rsidR="00915A71" w:rsidRPr="004A33C2" w:rsidRDefault="00915A71" w:rsidP="00915A71">
      <w:pPr>
        <w:spacing w:line="240" w:lineRule="auto"/>
        <w:rPr>
          <w:rFonts w:ascii="Times New Roman" w:hAnsi="Times New Roman" w:cs="Times New Roman"/>
          <w:b/>
          <w:bCs/>
          <w:sz w:val="24"/>
          <w:szCs w:val="24"/>
        </w:rPr>
      </w:pPr>
    </w:p>
    <w:p w14:paraId="5D903AB7" w14:textId="77777777" w:rsidR="00915A71" w:rsidRPr="008D5D72" w:rsidRDefault="00915A71" w:rsidP="00915A71">
      <w:pPr>
        <w:jc w:val="center"/>
        <w:rPr>
          <w:rFonts w:ascii="Times New Roman" w:hAnsi="Times New Roman" w:cs="Times New Roman"/>
          <w:sz w:val="24"/>
          <w:szCs w:val="24"/>
        </w:rPr>
      </w:pPr>
      <w:r w:rsidRPr="008D5D72">
        <w:rPr>
          <w:rFonts w:ascii="Times New Roman" w:hAnsi="Times New Roman" w:cs="Times New Roman"/>
          <w:sz w:val="24"/>
          <w:szCs w:val="24"/>
        </w:rPr>
        <w:t>FUTURE TRENDS IN TEACHER LEADERSHIP</w:t>
      </w:r>
    </w:p>
    <w:p w14:paraId="0129569A" w14:textId="77777777" w:rsidR="00915A71" w:rsidRPr="004A33C2" w:rsidRDefault="00915A71" w:rsidP="00915A71">
      <w:pPr>
        <w:spacing w:line="240" w:lineRule="auto"/>
        <w:jc w:val="both"/>
        <w:rPr>
          <w:rFonts w:ascii="Times New Roman" w:hAnsi="Times New Roman" w:cs="Times New Roman"/>
          <w:sz w:val="24"/>
          <w:szCs w:val="24"/>
        </w:rPr>
      </w:pPr>
      <w:r w:rsidRPr="004A33C2">
        <w:rPr>
          <w:rFonts w:ascii="Times New Roman" w:hAnsi="Times New Roman" w:cs="Times New Roman"/>
          <w:sz w:val="24"/>
          <w:szCs w:val="24"/>
        </w:rPr>
        <w:t xml:space="preserve">With time, the function of the teacher is evolving. Since many people outside the field make decisions that impact both the teaching profession and students, accountability and reform are changing the face of education </w:t>
      </w:r>
      <w:r w:rsidRPr="004A33C2">
        <w:rPr>
          <w:rFonts w:ascii="Times New Roman" w:hAnsi="Times New Roman" w:cs="Times New Roman"/>
          <w:sz w:val="24"/>
          <w:szCs w:val="24"/>
        </w:rPr>
        <w:fldChar w:fldCharType="begin" w:fldLock="1"/>
      </w:r>
      <w:r w:rsidRPr="004A33C2">
        <w:rPr>
          <w:rFonts w:ascii="Times New Roman" w:hAnsi="Times New Roman" w:cs="Times New Roman"/>
          <w:sz w:val="24"/>
          <w:szCs w:val="24"/>
        </w:rPr>
        <w:instrText>ADDIN CSL_CITATION {"citationItems":[{"id":"ITEM-1","itemData":{"DOI":"10.1016/j.jpubeco.2020.104212","ISSN":"00472727","abstract":"In recent years, states have sought to increase accountability for public school teachers by implementing a package of reforms centered on high-stakes evaluation systems. We examine the effect of these reforms on the supply and quality of new teachers. Leveraging variation across states and time, we find that accountability reforms reduced the number of newly licensed teacher candidates and increased the likelihood of unfilled teaching positions, particularly in hard-to-staff schools. Evidence also suggests that reforms increased the quality of newly hired teachers by reducing the likelihood new teachers attended unselective undergraduate institutions. Decreases in job security, satisfaction, and autonomy are likely mechanisms for these effects.","author":[{"dropping-particle":"","family":"Kraft","given":"Matthew A.","non-dropping-particle":"","parse-names":false,"suffix":""},{"dropping-particle":"","family":"Brunner","given":"Eric J.","non-dropping-particle":"","parse-names":false,"suffix":""},{"dropping-particle":"","family":"Dougherty","given":"Shaun M.","non-dropping-particle":"","parse-names":false,"suffix":""},{"dropping-particle":"","family":"Schwegman","given":"David J.","non-dropping-particle":"","parse-names":false,"suffix":""}],"container-title":"Journal of Public Economics","id":"ITEM-1","issued":{"date-parts":[["2020"]]},"page":"104212","publisher":"Elsevier B.V.","title":"Teacher accountability reforms and the supply and quality of new teachers","type":"article-journal","volume":"188"},"uris":["http://www.mendeley.com/documents/?uuid=4e42f50f-b24d-4ed3-b48c-2fc0dbada752"]}],"mendeley":{"formattedCitation":"(Kraft et al., 2020)","plainTextFormattedCitation":"(Kraft et al., 2020)","previouslyFormattedCitation":"(Kraft et al., 2020)"},"properties":{"noteIndex":0},"schema":"https://github.com/citation-style-language/schema/raw/master/csl-citation.json"}</w:instrText>
      </w:r>
      <w:r w:rsidRPr="004A33C2">
        <w:rPr>
          <w:rFonts w:ascii="Times New Roman" w:hAnsi="Times New Roman" w:cs="Times New Roman"/>
          <w:sz w:val="24"/>
          <w:szCs w:val="24"/>
        </w:rPr>
        <w:fldChar w:fldCharType="separate"/>
      </w:r>
      <w:r w:rsidRPr="004A33C2">
        <w:rPr>
          <w:rFonts w:ascii="Times New Roman" w:hAnsi="Times New Roman" w:cs="Times New Roman"/>
          <w:noProof/>
          <w:sz w:val="24"/>
          <w:szCs w:val="24"/>
        </w:rPr>
        <w:t>(Kraft et al., 2020)</w:t>
      </w:r>
      <w:r w:rsidRPr="004A33C2">
        <w:rPr>
          <w:rFonts w:ascii="Times New Roman" w:hAnsi="Times New Roman" w:cs="Times New Roman"/>
          <w:sz w:val="24"/>
          <w:szCs w:val="24"/>
        </w:rPr>
        <w:fldChar w:fldCharType="end"/>
      </w:r>
      <w:r w:rsidRPr="004A33C2">
        <w:rPr>
          <w:rFonts w:ascii="Times New Roman" w:hAnsi="Times New Roman" w:cs="Times New Roman"/>
          <w:sz w:val="24"/>
          <w:szCs w:val="24"/>
        </w:rPr>
        <w:t xml:space="preserve">. Many people are urging educators to take the initiative and lead the way in changing the educational landscape by developing curricula, assessing students, creating policies, advocating for change, and taking on other leadership roles </w:t>
      </w:r>
      <w:r w:rsidRPr="004A33C2">
        <w:rPr>
          <w:rFonts w:ascii="Times New Roman" w:hAnsi="Times New Roman" w:cs="Times New Roman"/>
          <w:sz w:val="24"/>
          <w:szCs w:val="24"/>
        </w:rPr>
        <w:fldChar w:fldCharType="begin" w:fldLock="1"/>
      </w:r>
      <w:r w:rsidRPr="004A33C2">
        <w:rPr>
          <w:rFonts w:ascii="Times New Roman" w:hAnsi="Times New Roman" w:cs="Times New Roman"/>
          <w:sz w:val="24"/>
          <w:szCs w:val="24"/>
        </w:rPr>
        <w:instrText>ADDIN CSL_CITATION {"citationItems":[{"id":"ITEM-1","itemData":{"author":[{"dropping-particle":"","family":"Hargreaves","given":"A","non-dropping-particle":"","parse-names":false,"suffix":""},{"dropping-particle":"","family":"Fullan","given":"M","non-dropping-particle":"","parse-names":false,"suffix":""}],"id":"ITEM-1","issued":{"date-parts":[["2015"]]},"publisher":"Teachers COllege Press","title":"Professional Capital: Transforming teaching in every school","type":"book"},"uris":["http://www.mendeley.com/documents/?uuid=061382d6-67da-4bb9-bdf1-148347f2d788"]}],"mendeley":{"formattedCitation":"(Hargreaves &amp; Fullan, 2015)","plainTextFormattedCitation":"(Hargreaves &amp; Fullan, 2015)","previouslyFormattedCitation":"(Hargreaves &amp; Fullan, 2015)"},"properties":{"noteIndex":0},"schema":"https://github.com/citation-style-language/schema/raw/master/csl-citation.json"}</w:instrText>
      </w:r>
      <w:r w:rsidRPr="004A33C2">
        <w:rPr>
          <w:rFonts w:ascii="Times New Roman" w:hAnsi="Times New Roman" w:cs="Times New Roman"/>
          <w:sz w:val="24"/>
          <w:szCs w:val="24"/>
        </w:rPr>
        <w:fldChar w:fldCharType="separate"/>
      </w:r>
      <w:r w:rsidRPr="004A33C2">
        <w:rPr>
          <w:rFonts w:ascii="Times New Roman" w:hAnsi="Times New Roman" w:cs="Times New Roman"/>
          <w:noProof/>
          <w:sz w:val="24"/>
          <w:szCs w:val="24"/>
        </w:rPr>
        <w:t>(Hargreaves &amp; Fullan, 2015)</w:t>
      </w:r>
      <w:r w:rsidRPr="004A33C2">
        <w:rPr>
          <w:rFonts w:ascii="Times New Roman" w:hAnsi="Times New Roman" w:cs="Times New Roman"/>
          <w:sz w:val="24"/>
          <w:szCs w:val="24"/>
        </w:rPr>
        <w:fldChar w:fldCharType="end"/>
      </w:r>
      <w:r w:rsidRPr="004A33C2">
        <w:rPr>
          <w:rFonts w:ascii="Times New Roman" w:hAnsi="Times New Roman" w:cs="Times New Roman"/>
          <w:sz w:val="24"/>
          <w:szCs w:val="24"/>
        </w:rPr>
        <w:t xml:space="preserve">. The field of teacher education must advance if the role of teachers is to expand. According to </w:t>
      </w:r>
      <w:r w:rsidRPr="004A33C2">
        <w:rPr>
          <w:rFonts w:ascii="Times New Roman" w:hAnsi="Times New Roman" w:cs="Times New Roman"/>
          <w:sz w:val="24"/>
          <w:szCs w:val="24"/>
        </w:rPr>
        <w:fldChar w:fldCharType="begin" w:fldLock="1"/>
      </w:r>
      <w:r w:rsidRPr="004A33C2">
        <w:rPr>
          <w:rFonts w:ascii="Times New Roman" w:hAnsi="Times New Roman" w:cs="Times New Roman"/>
          <w:sz w:val="24"/>
          <w:szCs w:val="24"/>
        </w:rPr>
        <w:instrText>ADDIN CSL_CITATION {"citationItems":[{"id":"ITEM-1","itemData":{"DOI":"10.1080/01626620.2014.977738","ISSN":"21586098","abstract":"Amidst myriad reforms, the education landscape is rapidly shifting. There has been a call for teacher leadership to lead these reforms, helping transform the profession and reshape education. The call for teacher leadership is changing the role of a teacher, and as this role transforms, so must teacher education. The authors examine teacher leadership and ask the question: Can the seeds of teacher leadership be cultivated before a preservice teacher graduates to the school district? This article lays the foundation for ongoing research with three colleagues at separate teacher education institutes. Preservice teachers read about and interact via video conferencing with teacher leaders from across the country to see if and how they think differently about the potential of leading education—from inside America’s classrooms.","author":[{"dropping-particle":"","family":"Holland","given":"John M.","non-dropping-particle":"","parse-names":false,"suffix":""},{"dropping-particle":"","family":"Eckert","given":"Jon","non-dropping-particle":"","parse-names":false,"suffix":""},{"dropping-particle":"","family":"Allen","given":"Megan M.","non-dropping-particle":"","parse-names":false,"suffix":""}],"container-title":"Action in Teacher Education","id":"ITEM-1","issue":"5-6","issued":{"date-parts":[["2014"]]},"page":"433-445","title":"From Preservice to Teacher Leadership: Meeting the Future in Educator Preparation","type":"article-journal","volume":"36"},"uris":["http://www.mendeley.com/documents/?uuid=06612d3b-b568-4233-b93f-6c1e861e5114"]}],"mendeley":{"formattedCitation":"(Holland et al., 2014)","manualFormatting":"Holland et al. (2014)","plainTextFormattedCitation":"(Holland et al., 2014)","previouslyFormattedCitation":"(Holland et al., 2014)"},"properties":{"noteIndex":0},"schema":"https://github.com/citation-style-language/schema/raw/master/csl-citation.json"}</w:instrText>
      </w:r>
      <w:r w:rsidRPr="004A33C2">
        <w:rPr>
          <w:rFonts w:ascii="Times New Roman" w:hAnsi="Times New Roman" w:cs="Times New Roman"/>
          <w:sz w:val="24"/>
          <w:szCs w:val="24"/>
        </w:rPr>
        <w:fldChar w:fldCharType="separate"/>
      </w:r>
      <w:r w:rsidRPr="004A33C2">
        <w:rPr>
          <w:rFonts w:ascii="Times New Roman" w:hAnsi="Times New Roman" w:cs="Times New Roman"/>
          <w:noProof/>
          <w:sz w:val="24"/>
          <w:szCs w:val="24"/>
        </w:rPr>
        <w:t>Holland et al. (2014)</w:t>
      </w:r>
      <w:r w:rsidRPr="004A33C2">
        <w:rPr>
          <w:rFonts w:ascii="Times New Roman" w:hAnsi="Times New Roman" w:cs="Times New Roman"/>
          <w:sz w:val="24"/>
          <w:szCs w:val="24"/>
        </w:rPr>
        <w:fldChar w:fldCharType="end"/>
      </w:r>
      <w:r w:rsidRPr="004A33C2">
        <w:rPr>
          <w:rFonts w:ascii="Times New Roman" w:hAnsi="Times New Roman" w:cs="Times New Roman"/>
          <w:sz w:val="24"/>
          <w:szCs w:val="24"/>
        </w:rPr>
        <w:t xml:space="preserve">, the term teacher leader will be obsolete by 2030, and pre-service teachers will have developed the abilities, know-how, attitudes, and mentalities that great instructors share in both virtual and in-person settings. </w:t>
      </w:r>
    </w:p>
    <w:p w14:paraId="29EBF670" w14:textId="77777777" w:rsidR="00915A71" w:rsidRPr="004A33C2" w:rsidRDefault="00915A71" w:rsidP="00915A71">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Pr="004A33C2">
        <w:rPr>
          <w:rFonts w:ascii="Times New Roman" w:hAnsi="Times New Roman" w:cs="Times New Roman"/>
          <w:sz w:val="24"/>
          <w:szCs w:val="24"/>
        </w:rPr>
        <w:t xml:space="preserve">Although there are many obstacles faced during the period of developing teacher leadership skills in pre-service teachers, there are also many trends that can be expected </w:t>
      </w:r>
      <w:r w:rsidRPr="004A33C2">
        <w:rPr>
          <w:rFonts w:ascii="Times New Roman" w:hAnsi="Times New Roman" w:cs="Times New Roman"/>
          <w:sz w:val="24"/>
          <w:szCs w:val="24"/>
        </w:rPr>
        <w:fldChar w:fldCharType="begin" w:fldLock="1"/>
      </w:r>
      <w:r w:rsidRPr="004A33C2">
        <w:rPr>
          <w:rFonts w:ascii="Times New Roman" w:hAnsi="Times New Roman" w:cs="Times New Roman"/>
          <w:sz w:val="24"/>
          <w:szCs w:val="24"/>
        </w:rPr>
        <w:instrText>ADDIN CSL_CITATION {"citationItems":[{"id":"ITEM-1","itemData":{"DOI":"10.1177/003172170108200607","ISSN":"0031-7217","abstract":"Teachers who become leaders experience personal and professional satisfaction, a reduction in isolation, a sense of instrumentality, and new learnings-all of which spill over into their teaching. As school-based reformers, these teachers become owners and investors in the school, rather than mere tenants, Mr. Barth points out. They become professionals.","author":[{"dropping-particle":"","family":"Barth","given":"Roland S.","non-dropping-particle":"","parse-names":false,"suffix":""}],"container-title":"Phi Delta Kappan","id":"ITEM-1","issue":"6","issued":{"date-parts":[["2001"]]},"page":"443-449","title":"Teacher Leader","type":"article-journal","volume":"82"},"uris":["http://www.mendeley.com/documents/?uuid=399ed769-a149-4963-9c02-2598a4273654"]}],"mendeley":{"formattedCitation":"(Barth, 2001)","plainTextFormattedCitation":"(Barth, 2001)","previouslyFormattedCitation":"(Barth, 2001)"},"properties":{"noteIndex":0},"schema":"https://github.com/citation-style-language/schema/raw/master/csl-citation.json"}</w:instrText>
      </w:r>
      <w:r w:rsidRPr="004A33C2">
        <w:rPr>
          <w:rFonts w:ascii="Times New Roman" w:hAnsi="Times New Roman" w:cs="Times New Roman"/>
          <w:sz w:val="24"/>
          <w:szCs w:val="24"/>
        </w:rPr>
        <w:fldChar w:fldCharType="separate"/>
      </w:r>
      <w:r w:rsidRPr="004A33C2">
        <w:rPr>
          <w:rFonts w:ascii="Times New Roman" w:hAnsi="Times New Roman" w:cs="Times New Roman"/>
          <w:noProof/>
          <w:sz w:val="24"/>
          <w:szCs w:val="24"/>
        </w:rPr>
        <w:t>(Barth, 2001)</w:t>
      </w:r>
      <w:r w:rsidRPr="004A33C2">
        <w:rPr>
          <w:rFonts w:ascii="Times New Roman" w:hAnsi="Times New Roman" w:cs="Times New Roman"/>
          <w:sz w:val="24"/>
          <w:szCs w:val="24"/>
        </w:rPr>
        <w:fldChar w:fldCharType="end"/>
      </w:r>
      <w:r w:rsidRPr="004A33C2">
        <w:rPr>
          <w:rFonts w:ascii="Times New Roman" w:hAnsi="Times New Roman" w:cs="Times New Roman"/>
          <w:sz w:val="24"/>
          <w:szCs w:val="24"/>
        </w:rPr>
        <w:t xml:space="preserve">. Among them, according to </w:t>
      </w:r>
      <w:r w:rsidRPr="004A33C2">
        <w:rPr>
          <w:rFonts w:ascii="Times New Roman" w:hAnsi="Times New Roman" w:cs="Times New Roman"/>
          <w:sz w:val="24"/>
          <w:szCs w:val="24"/>
        </w:rPr>
        <w:fldChar w:fldCharType="begin" w:fldLock="1"/>
      </w:r>
      <w:r w:rsidRPr="004A33C2">
        <w:rPr>
          <w:rFonts w:ascii="Times New Roman" w:hAnsi="Times New Roman" w:cs="Times New Roman"/>
          <w:sz w:val="24"/>
          <w:szCs w:val="24"/>
        </w:rPr>
        <w:instrText>ADDIN CSL_CITATION {"citationItems":[{"id":"ITEM-1","itemData":{"author":[{"dropping-particle":"","family":"Kahlenberg","given":"Richard D.","non-dropping-particle":"","parse-names":false,"suffix":""},{"dropping-particle":"","family":"Potter","given":"Halley","non-dropping-particle":"","parse-names":false,"suffix":""}],"id":"ITEM-1","issued":{"date-parts":[["2014"]]},"title":"Why Teacher Voice Matters","type":"article"},"uris":["http://www.mendeley.com/documents/?uuid=f4811c25-ce9b-4b8e-a1a5-aee2ae30ad15"]}],"mendeley":{"formattedCitation":"(Kahlenberg &amp; Potter, 2014)","manualFormatting":"Kahlenberg and Potter (2014)","plainTextFormattedCitation":"(Kahlenberg &amp; Potter, 2014)","previouslyFormattedCitation":"(Kahlenberg &amp; Potter, 2014)"},"properties":{"noteIndex":0},"schema":"https://github.com/citation-style-language/schema/raw/master/csl-citation.json"}</w:instrText>
      </w:r>
      <w:r w:rsidRPr="004A33C2">
        <w:rPr>
          <w:rFonts w:ascii="Times New Roman" w:hAnsi="Times New Roman" w:cs="Times New Roman"/>
          <w:sz w:val="24"/>
          <w:szCs w:val="24"/>
        </w:rPr>
        <w:fldChar w:fldCharType="separate"/>
      </w:r>
      <w:r w:rsidRPr="004A33C2">
        <w:rPr>
          <w:rFonts w:ascii="Times New Roman" w:hAnsi="Times New Roman" w:cs="Times New Roman"/>
          <w:noProof/>
          <w:sz w:val="24"/>
          <w:szCs w:val="24"/>
        </w:rPr>
        <w:t>Kahlenberg and Potter (2014)</w:t>
      </w:r>
      <w:r w:rsidRPr="004A33C2">
        <w:rPr>
          <w:rFonts w:ascii="Times New Roman" w:hAnsi="Times New Roman" w:cs="Times New Roman"/>
          <w:sz w:val="24"/>
          <w:szCs w:val="24"/>
        </w:rPr>
        <w:fldChar w:fldCharType="end"/>
      </w:r>
      <w:r w:rsidRPr="004A33C2">
        <w:rPr>
          <w:rFonts w:ascii="Times New Roman" w:hAnsi="Times New Roman" w:cs="Times New Roman"/>
          <w:sz w:val="24"/>
          <w:szCs w:val="24"/>
        </w:rPr>
        <w:t xml:space="preserve"> there are many school leaders in the future who will realize that giving the right to speak in a discussion can empower teachers and foster a deeper commitment to the school's vision and mission. This point is also supported by </w:t>
      </w:r>
      <w:r w:rsidRPr="004A33C2">
        <w:rPr>
          <w:rFonts w:ascii="Times New Roman" w:hAnsi="Times New Roman" w:cs="Times New Roman"/>
          <w:sz w:val="24"/>
          <w:szCs w:val="24"/>
        </w:rPr>
        <w:fldChar w:fldCharType="begin" w:fldLock="1"/>
      </w:r>
      <w:r w:rsidRPr="004A33C2">
        <w:rPr>
          <w:rFonts w:ascii="Times New Roman" w:hAnsi="Times New Roman" w:cs="Times New Roman"/>
          <w:sz w:val="24"/>
          <w:szCs w:val="24"/>
        </w:rPr>
        <w:instrText>ADDIN CSL_CITATION {"citationItems":[{"id":"ITEM-1","itemData":{"DOI":"10.14221/ajte.2018v44n1.5","ISSN":"03135373","abstract":"In this article we report on the monitoring of pre-service teachers' experiences of their course at a regional university in NSW, Australia. The intention of this research project was to engage with pre-service teachers to gauge their perceptions and their awareness of their developing teacher knowledge and skills. Our aim was to gather more comprehensive and meaningful data than that generated by standard, centrally administered, student evaluation surveys. Our research was conducted across four consecutive years to gather thirdand final (fourth) year students' expectations for, and reflections on, their secondary education course. Drawing from the extant literature, and set against a context of shifting political agendas surrounding teacher education, the surveys were designed to capture the student voice. Key findings included the perceived need for increased behaviour management strategies, the inclusion of more 'practical' assessment tasks, and improved university-to-school transitions, including sustained professional learning agendas.","author":[{"dropping-particle":"","family":"Wilks","given":"Judith L.","non-dropping-particle":"","parse-names":false,"suffix":""},{"dropping-particle":"","family":"Snow","given":"Matthew","non-dropping-particle":"","parse-names":false,"suffix":""},{"dropping-particle":"","family":"Lasczik","given":"Lexi","non-dropping-particle":"","parse-names":false,"suffix":""},{"dropping-particle":"","family":"Bowling","given":"Alison","non-dropping-particle":"","parse-names":false,"suffix":""}],"container-title":"Australian Journal of Teacher Education","id":"ITEM-1","issue":"1","issued":{"date-parts":[["2019"]]},"page":"76-92","title":"Working towards 'Doing it Better': Seeking the student voice in teacher education","type":"article-journal","volume":"44"},"uris":["http://www.mendeley.com/documents/?uuid=ff230adb-de02-4bda-83b6-1fefc2fa9a15"]}],"mendeley":{"formattedCitation":"(Wilks et al., 2019)","manualFormatting":"Wilks et al. (2019)","plainTextFormattedCitation":"(Wilks et al., 2019)","previouslyFormattedCitation":"(Wilks et al., 2019)"},"properties":{"noteIndex":0},"schema":"https://github.com/citation-style-language/schema/raw/master/csl-citation.json"}</w:instrText>
      </w:r>
      <w:r w:rsidRPr="004A33C2">
        <w:rPr>
          <w:rFonts w:ascii="Times New Roman" w:hAnsi="Times New Roman" w:cs="Times New Roman"/>
          <w:sz w:val="24"/>
          <w:szCs w:val="24"/>
        </w:rPr>
        <w:fldChar w:fldCharType="separate"/>
      </w:r>
      <w:r w:rsidRPr="004A33C2">
        <w:rPr>
          <w:rFonts w:ascii="Times New Roman" w:hAnsi="Times New Roman" w:cs="Times New Roman"/>
          <w:noProof/>
          <w:sz w:val="24"/>
          <w:szCs w:val="24"/>
        </w:rPr>
        <w:t>Wilks et al. (2019)</w:t>
      </w:r>
      <w:r w:rsidRPr="004A33C2">
        <w:rPr>
          <w:rFonts w:ascii="Times New Roman" w:hAnsi="Times New Roman" w:cs="Times New Roman"/>
          <w:sz w:val="24"/>
          <w:szCs w:val="24"/>
        </w:rPr>
        <w:fldChar w:fldCharType="end"/>
      </w:r>
      <w:r w:rsidRPr="004A33C2">
        <w:rPr>
          <w:rFonts w:ascii="Times New Roman" w:hAnsi="Times New Roman" w:cs="Times New Roman"/>
          <w:sz w:val="24"/>
          <w:szCs w:val="24"/>
        </w:rPr>
        <w:t xml:space="preserve"> who argue that when all teachers have a high level of thought as leaders, then ethical violations or prohibitions will not occur. Therefore, teachers in the future should have strong independence in voicing their views as well as being authoritative to collaborate with school members.</w:t>
      </w:r>
    </w:p>
    <w:p w14:paraId="5C59EBC5" w14:textId="77777777" w:rsidR="00915A71" w:rsidRPr="004A33C2" w:rsidRDefault="00915A71" w:rsidP="00915A71">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Pr="004A33C2">
        <w:rPr>
          <w:rFonts w:ascii="Times New Roman" w:hAnsi="Times New Roman" w:cs="Times New Roman"/>
          <w:sz w:val="24"/>
          <w:szCs w:val="24"/>
        </w:rPr>
        <w:t xml:space="preserve">Persuing the idea, </w:t>
      </w:r>
      <w:r w:rsidRPr="004A33C2">
        <w:rPr>
          <w:rFonts w:ascii="Times New Roman" w:hAnsi="Times New Roman" w:cs="Times New Roman"/>
          <w:sz w:val="24"/>
          <w:szCs w:val="24"/>
        </w:rPr>
        <w:fldChar w:fldCharType="begin" w:fldLock="1"/>
      </w:r>
      <w:r w:rsidRPr="004A33C2">
        <w:rPr>
          <w:rFonts w:ascii="Times New Roman" w:hAnsi="Times New Roman" w:cs="Times New Roman"/>
          <w:sz w:val="24"/>
          <w:szCs w:val="24"/>
        </w:rPr>
        <w:instrText>ADDIN CSL_CITATION {"citationItems":[{"id":"ITEM-1","itemData":{"DOI":"10.2991/978-2-38476-054-1_27","ISBN":"9782384760541","author":[{"dropping-particle":"","family":"Khusnul Khotimah","given":"","non-dropping-particle":"","parse-names":false,"suffix":""},{"dropping-particle":"","family":"Yazid Basthomi","given":"","non-dropping-particle":"","parse-names":false,"suffix":""},{"dropping-particle":"","family":"Evi Eliyanah","given":"","non-dropping-particle":"","parse-names":false,"suffix":""}],"id":"ITEM-1","issued":{"date-parts":[["2023"]]},"number-of-pages":"321-329","publisher":"Atlantis Press SARL","title":"EFL Pre-service Teacher Development for Autonomy: Rethinking Future Autonomy Supportive Teacher","type":"book","volume":"2"},"uris":["http://www.mendeley.com/documents/?uuid=05e933ee-9267-465d-90f4-379016a7a1f6"]}],"mendeley":{"formattedCitation":"(Khusnul Khotimah et al., 2023)","manualFormatting":"Khusnul Khotimah et al. (2023)","plainTextFormattedCitation":"(Khusnul Khotimah et al., 2023)","previouslyFormattedCitation":"(Khusnul Khotimah et al., 2023)"},"properties":{"noteIndex":0},"schema":"https://github.com/citation-style-language/schema/raw/master/csl-citation.json"}</w:instrText>
      </w:r>
      <w:r w:rsidRPr="004A33C2">
        <w:rPr>
          <w:rFonts w:ascii="Times New Roman" w:hAnsi="Times New Roman" w:cs="Times New Roman"/>
          <w:sz w:val="24"/>
          <w:szCs w:val="24"/>
        </w:rPr>
        <w:fldChar w:fldCharType="separate"/>
      </w:r>
      <w:r w:rsidRPr="004A33C2">
        <w:rPr>
          <w:rFonts w:ascii="Times New Roman" w:hAnsi="Times New Roman" w:cs="Times New Roman"/>
          <w:noProof/>
          <w:sz w:val="24"/>
          <w:szCs w:val="24"/>
        </w:rPr>
        <w:t>Khusnul Khotimah et al. (2023)</w:t>
      </w:r>
      <w:r w:rsidRPr="004A33C2">
        <w:rPr>
          <w:rFonts w:ascii="Times New Roman" w:hAnsi="Times New Roman" w:cs="Times New Roman"/>
          <w:sz w:val="24"/>
          <w:szCs w:val="24"/>
        </w:rPr>
        <w:fldChar w:fldCharType="end"/>
      </w:r>
      <w:r w:rsidRPr="004A33C2">
        <w:rPr>
          <w:rFonts w:ascii="Times New Roman" w:hAnsi="Times New Roman" w:cs="Times New Roman"/>
          <w:sz w:val="24"/>
          <w:szCs w:val="24"/>
        </w:rPr>
        <w:t xml:space="preserve"> outlined autonomy as an expected trend of teacher leadership in the future. For example, the granting of autonomy in School-Based Assessment (PBS) by the Ministry of Education and Culture where learning expectations have been determined by standards, but the steps to handle those standards have been left to the autonomy of schools and individuals. This new development has to some extent given the opportunity for teachers to be actively involved in decision making instead of just following the curriculum and teaching practices that have been mandated. In relation to that, future teachers should practice relevant professional skills in order to be able to exercise the autonomy granted by their superiors.</w:t>
      </w:r>
    </w:p>
    <w:p w14:paraId="00B6DC0B" w14:textId="77777777" w:rsidR="00915A71" w:rsidRPr="004A33C2" w:rsidRDefault="00915A71" w:rsidP="00915A71">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Pr="004A33C2">
        <w:rPr>
          <w:rFonts w:ascii="Times New Roman" w:hAnsi="Times New Roman" w:cs="Times New Roman"/>
          <w:sz w:val="24"/>
          <w:szCs w:val="24"/>
        </w:rPr>
        <w:t xml:space="preserve">The next trend that is perhaps most predictable is that when a new leadership perspective has developed, teachers will be allowed to be active participants in school-wide decision-making including addressing issues of instructional coordination, curriculum development, staff development, assessment, general school affairs, personnel, regulations, discipline, administration and policy formulation </w:t>
      </w:r>
      <w:r w:rsidRPr="004A33C2">
        <w:rPr>
          <w:rFonts w:ascii="Times New Roman" w:hAnsi="Times New Roman" w:cs="Times New Roman"/>
          <w:sz w:val="24"/>
          <w:szCs w:val="24"/>
        </w:rPr>
        <w:fldChar w:fldCharType="begin" w:fldLock="1"/>
      </w:r>
      <w:r w:rsidRPr="004A33C2">
        <w:rPr>
          <w:rFonts w:ascii="Times New Roman" w:hAnsi="Times New Roman" w:cs="Times New Roman"/>
          <w:sz w:val="24"/>
          <w:szCs w:val="24"/>
        </w:rPr>
        <w:instrText>ADDIN CSL_CITATION {"citationItems":[{"id":"ITEM-1","itemData":{"DOI":"10.1080/13603124.2018.1562098","ISSN":"14645092","abstract":"Research has shown that when principals provide teachers with opportunities to participate in meaningful decision-making opportunities, it leads to teachers’ feeling a greater sense of ownership and commitment to their profession and school. These positive feelings may in turn improve teachers’ job satisfaction. This paper investigates this theory by examining the relationship between the difference in teachers’ and principals’ perceptions of teachers’ involvement in decision-making and teachers’ reported job satisfaction. We used data from the OECD’s Teaching and Learning International Survey of 2013 (TALIS 2013) to study the relationship between the gap between teachers’ and principals’ perception of teachers’ involvement in decision-making and teachers’ reported job satisfaction. We employ descriptive and inferential statistics to investigate this question in 29 countries. Our study finds large, cross-national differences in teachers’ and principals’ perceptions of teachers’ involvement in decision-making. Our findings show that though principals believe they are providing teachers with increased decision-making opportunities, teachers report that they still do not feel included in decision-making opportunities. Our results lend empirical support to the call for policies that support greater opportunities for shared decision-making as a policy lever that can be used to improve teacher job satisfaction.","author":[{"dropping-particle":"","family":"Brezicha","given":"Kristina F.","non-dropping-particle":"","parse-names":false,"suffix":""},{"dropping-particle":"","family":"Ikoma","given":"Sakiko","non-dropping-particle":"","parse-names":false,"suffix":""},{"dropping-particle":"","family":"Park","given":"Hyowon","non-dropping-particle":"","parse-names":false,"suffix":""},{"dropping-particle":"","family":"LeTendre","given":"Gerald K.","non-dropping-particle":"","parse-names":false,"suffix":""}],"container-title":"International Journal of Leadership in Education","id":"ITEM-1","issue":"4","issued":{"date-parts":[["2020"]]},"page":"428-456","publisher":"Routledge","title":"The ownership perception gap: exploring teacher job satisfaction and its relationship to teachers’ and principals’ perception of decision-making opportunities","type":"article-journal","volume":"23"},"uris":["http://www.mendeley.com/documents/?uuid=f6cf2c6a-9a7a-4897-a0fe-a8ece12a9cd2"]}],"mendeley":{"formattedCitation":"(Brezicha et al., 2020)","plainTextFormattedCitation":"(Brezicha et al., 2020)","previouslyFormattedCitation":"(Brezicha et al., 2020)"},"properties":{"noteIndex":0},"schema":"https://github.com/citation-style-language/schema/raw/master/csl-citation.json"}</w:instrText>
      </w:r>
      <w:r w:rsidRPr="004A33C2">
        <w:rPr>
          <w:rFonts w:ascii="Times New Roman" w:hAnsi="Times New Roman" w:cs="Times New Roman"/>
          <w:sz w:val="24"/>
          <w:szCs w:val="24"/>
        </w:rPr>
        <w:fldChar w:fldCharType="separate"/>
      </w:r>
      <w:r w:rsidRPr="004A33C2">
        <w:rPr>
          <w:rFonts w:ascii="Times New Roman" w:hAnsi="Times New Roman" w:cs="Times New Roman"/>
          <w:noProof/>
          <w:sz w:val="24"/>
          <w:szCs w:val="24"/>
        </w:rPr>
        <w:t>(Brezicha et al., 2020)</w:t>
      </w:r>
      <w:r w:rsidRPr="004A33C2">
        <w:rPr>
          <w:rFonts w:ascii="Times New Roman" w:hAnsi="Times New Roman" w:cs="Times New Roman"/>
          <w:sz w:val="24"/>
          <w:szCs w:val="24"/>
        </w:rPr>
        <w:fldChar w:fldCharType="end"/>
      </w:r>
      <w:r w:rsidRPr="004A33C2">
        <w:rPr>
          <w:rFonts w:ascii="Times New Roman" w:hAnsi="Times New Roman" w:cs="Times New Roman"/>
          <w:sz w:val="24"/>
          <w:szCs w:val="24"/>
        </w:rPr>
        <w:t xml:space="preserve">. Based on that, it can be concluded that schools in the future will be more inclined and rely heavily on input from teachers to empower more teachers to speak and share their knowledge and wisdom. Therefore, </w:t>
      </w:r>
      <w:r w:rsidRPr="004A33C2">
        <w:rPr>
          <w:rFonts w:ascii="Times New Roman" w:hAnsi="Times New Roman" w:cs="Times New Roman"/>
          <w:sz w:val="24"/>
          <w:szCs w:val="24"/>
        </w:rPr>
        <w:lastRenderedPageBreak/>
        <w:t>the preparation of pre-service teacher candidates especially from the leadership aspect, should be given more attention so that future teachers who will be born can meet the needs of the stakeholders in the future.</w:t>
      </w:r>
    </w:p>
    <w:p w14:paraId="02244A59" w14:textId="77777777" w:rsidR="00915A71" w:rsidRPr="004A33C2" w:rsidRDefault="00915A71" w:rsidP="00915A71">
      <w:pPr>
        <w:spacing w:line="240" w:lineRule="auto"/>
        <w:rPr>
          <w:rFonts w:ascii="Times New Roman" w:hAnsi="Times New Roman" w:cs="Times New Roman"/>
          <w:b/>
          <w:bCs/>
          <w:sz w:val="24"/>
          <w:szCs w:val="24"/>
        </w:rPr>
      </w:pPr>
    </w:p>
    <w:p w14:paraId="4544DC39" w14:textId="77777777" w:rsidR="00915A71" w:rsidRPr="008D5D72" w:rsidRDefault="00915A71" w:rsidP="00915A71">
      <w:pPr>
        <w:jc w:val="center"/>
        <w:rPr>
          <w:rFonts w:ascii="Times New Roman" w:hAnsi="Times New Roman" w:cs="Times New Roman"/>
          <w:sz w:val="24"/>
          <w:szCs w:val="24"/>
        </w:rPr>
      </w:pPr>
      <w:r w:rsidRPr="008D5D72">
        <w:rPr>
          <w:rFonts w:ascii="Times New Roman" w:hAnsi="Times New Roman" w:cs="Times New Roman"/>
          <w:sz w:val="24"/>
          <w:szCs w:val="24"/>
        </w:rPr>
        <w:t>PRE-SERVICE TEACHER LEADERSHIP CONCEPTS AND MODEL</w:t>
      </w:r>
    </w:p>
    <w:p w14:paraId="7DC15C44" w14:textId="77777777" w:rsidR="00915A71" w:rsidRPr="004A33C2" w:rsidRDefault="00915A71" w:rsidP="00915A71">
      <w:pPr>
        <w:spacing w:line="240" w:lineRule="auto"/>
        <w:jc w:val="both"/>
        <w:rPr>
          <w:rFonts w:ascii="Times New Roman" w:hAnsi="Times New Roman" w:cs="Times New Roman"/>
          <w:sz w:val="24"/>
          <w:szCs w:val="24"/>
        </w:rPr>
      </w:pPr>
      <w:r w:rsidRPr="004A33C2">
        <w:rPr>
          <w:rFonts w:ascii="Times New Roman" w:hAnsi="Times New Roman" w:cs="Times New Roman"/>
          <w:sz w:val="24"/>
          <w:szCs w:val="24"/>
        </w:rPr>
        <w:t xml:space="preserve">This paper will discuss four concepts of teacher leadership identified in previous literature, which are (i) the Pre-service Teacher Preparation Model to Become Leaders by </w:t>
      </w:r>
      <w:r w:rsidRPr="004A33C2">
        <w:rPr>
          <w:rFonts w:ascii="Times New Roman" w:hAnsi="Times New Roman" w:cs="Times New Roman"/>
          <w:sz w:val="24"/>
          <w:szCs w:val="24"/>
        </w:rPr>
        <w:fldChar w:fldCharType="begin" w:fldLock="1"/>
      </w:r>
      <w:r w:rsidRPr="004A33C2">
        <w:rPr>
          <w:rFonts w:ascii="Times New Roman" w:hAnsi="Times New Roman" w:cs="Times New Roman"/>
          <w:sz w:val="24"/>
          <w:szCs w:val="24"/>
        </w:rPr>
        <w:instrText>ADDIN CSL_CITATION {"citationItems":[{"id":"ITEM-1","itemData":{"DOI":"10.1080/00131725.2011.602578","ISSN":"00131725","abstract":"Since PreK-12 student achievement is the primary focus of schools, all teachers are called to serve as teachers leaders and improve learning on their campuses. Rather than waiting until they have gained experience, teachers can begin acquiring the knowledge, skills, and dispositions of teacher leaders during their preservice programs. Drawing upon published literature, this synthesis paper recommends refl ection, service learning, and involvement in university-level student professional organizations as ways to prepare preservice teachers to become teacher leaders. © Kappa Delta Pi.","author":[{"dropping-particle":"","family":"Bond","given":"Nathan","non-dropping-particle":"","parse-names":false,"suffix":""}],"container-title":"Educational Forum","id":"ITEM-1","issue":"4","issued":{"date-parts":[["2011"]]},"page":"280-297","title":"Preparing Preservice Teachers to Become Teacher Leaders","type":"article-journal","volume":"75"},"uris":["http://www.mendeley.com/documents/?uuid=4191cdf9-025c-45ce-9f72-cfcb1fbe4078"]}],"mendeley":{"formattedCitation":"(Bond, 2011)","manualFormatting":"Bond (2011)","plainTextFormattedCitation":"(Bond, 2011)","previouslyFormattedCitation":"(Bond, 2011)"},"properties":{"noteIndex":0},"schema":"https://github.com/citation-style-language/schema/raw/master/csl-citation.json"}</w:instrText>
      </w:r>
      <w:r w:rsidRPr="004A33C2">
        <w:rPr>
          <w:rFonts w:ascii="Times New Roman" w:hAnsi="Times New Roman" w:cs="Times New Roman"/>
          <w:sz w:val="24"/>
          <w:szCs w:val="24"/>
        </w:rPr>
        <w:fldChar w:fldCharType="separate"/>
      </w:r>
      <w:r w:rsidRPr="004A33C2">
        <w:rPr>
          <w:rFonts w:ascii="Times New Roman" w:hAnsi="Times New Roman" w:cs="Times New Roman"/>
          <w:noProof/>
          <w:sz w:val="24"/>
          <w:szCs w:val="24"/>
        </w:rPr>
        <w:t>Bond (2011)</w:t>
      </w:r>
      <w:r w:rsidRPr="004A33C2">
        <w:rPr>
          <w:rFonts w:ascii="Times New Roman" w:hAnsi="Times New Roman" w:cs="Times New Roman"/>
          <w:sz w:val="24"/>
          <w:szCs w:val="24"/>
        </w:rPr>
        <w:fldChar w:fldCharType="end"/>
      </w:r>
      <w:r w:rsidRPr="004A33C2">
        <w:rPr>
          <w:rFonts w:ascii="Times New Roman" w:hAnsi="Times New Roman" w:cs="Times New Roman"/>
          <w:sz w:val="24"/>
          <w:szCs w:val="24"/>
        </w:rPr>
        <w:t xml:space="preserve">, (ii) the Pre-service Teacher Leadership Capacity and Commitment Model by </w:t>
      </w:r>
      <w:r w:rsidRPr="004A33C2">
        <w:rPr>
          <w:rFonts w:ascii="Times New Roman" w:hAnsi="Times New Roman" w:cs="Times New Roman"/>
          <w:sz w:val="24"/>
          <w:szCs w:val="24"/>
        </w:rPr>
        <w:fldChar w:fldCharType="begin" w:fldLock="1"/>
      </w:r>
      <w:r w:rsidRPr="004A33C2">
        <w:rPr>
          <w:rFonts w:ascii="Times New Roman" w:hAnsi="Times New Roman" w:cs="Times New Roman"/>
          <w:sz w:val="24"/>
          <w:szCs w:val="24"/>
        </w:rPr>
        <w:instrText>ADDIN CSL_CITATION {"citationItems":[{"id":"ITEM-1","itemData":{"DOI":"10.1177/105268469600600206","ISSN":"1052-6846","abstract":"Current educational reform initiatives advocate changes in both teachers’ and administrators’ roles. Increasingly, teachers are being asked to work with colleagues, administrators, and parents to achieve school-wide reforms. The existing professional socialization of new teachers, however, does little to encourage teachers to gain the skills required to collaborate with other adults. In this article, we argue that preservice teachers education must help beginning teachers develop the commitments, skills, and knowledge required for teacher leadership, and explore the implications of this argument for the pedagogy and curriculum of preservice education.","author":[{"dropping-particle":"","family":"Grossman","given":"Pamela L.","non-dropping-particle":"","parse-names":false,"suffix":""},{"dropping-particle":"","family":"Richert","given":"Anna E.","non-dropping-particle":"","parse-names":false,"suffix":""}],"container-title":"Journal of School Leadership","id":"ITEM-1","issue":"2","issued":{"date-parts":[["1996"]]},"page":"202-210","title":"Building Capacity and Commitment for Leadership in Preservice Teacher Education","type":"article-journal","volume":"6"},"uris":["http://www.mendeley.com/documents/?uuid=08cfe914-32e2-44b2-95f0-fead1df9c2ee"]}],"mendeley":{"formattedCitation":"(Grossman &amp; Richert, 1996)","manualFormatting":"Grossman &amp; Richert (1996)","plainTextFormattedCitation":"(Grossman &amp; Richert, 1996)","previouslyFormattedCitation":"(Grossman &amp; Richert, 1996)"},"properties":{"noteIndex":0},"schema":"https://github.com/citation-style-language/schema/raw/master/csl-citation.json"}</w:instrText>
      </w:r>
      <w:r w:rsidRPr="004A33C2">
        <w:rPr>
          <w:rFonts w:ascii="Times New Roman" w:hAnsi="Times New Roman" w:cs="Times New Roman"/>
          <w:sz w:val="24"/>
          <w:szCs w:val="24"/>
        </w:rPr>
        <w:fldChar w:fldCharType="separate"/>
      </w:r>
      <w:r w:rsidRPr="004A33C2">
        <w:rPr>
          <w:rFonts w:ascii="Times New Roman" w:hAnsi="Times New Roman" w:cs="Times New Roman"/>
          <w:noProof/>
          <w:sz w:val="24"/>
          <w:szCs w:val="24"/>
        </w:rPr>
        <w:t>Grossman &amp; Richert (1996)</w:t>
      </w:r>
      <w:r w:rsidRPr="004A33C2">
        <w:rPr>
          <w:rFonts w:ascii="Times New Roman" w:hAnsi="Times New Roman" w:cs="Times New Roman"/>
          <w:sz w:val="24"/>
          <w:szCs w:val="24"/>
        </w:rPr>
        <w:fldChar w:fldCharType="end"/>
      </w:r>
      <w:r w:rsidRPr="004A33C2">
        <w:rPr>
          <w:rFonts w:ascii="Times New Roman" w:hAnsi="Times New Roman" w:cs="Times New Roman"/>
          <w:sz w:val="24"/>
          <w:szCs w:val="24"/>
        </w:rPr>
        <w:t xml:space="preserve">, (iii) Teacher Leadership Model by </w:t>
      </w:r>
      <w:r w:rsidRPr="004A33C2">
        <w:rPr>
          <w:rFonts w:ascii="Times New Roman" w:hAnsi="Times New Roman" w:cs="Times New Roman"/>
          <w:sz w:val="24"/>
          <w:szCs w:val="24"/>
        </w:rPr>
        <w:fldChar w:fldCharType="begin" w:fldLock="1"/>
      </w:r>
      <w:r w:rsidRPr="004A33C2">
        <w:rPr>
          <w:rFonts w:ascii="Times New Roman" w:hAnsi="Times New Roman" w:cs="Times New Roman"/>
          <w:sz w:val="24"/>
          <w:szCs w:val="24"/>
        </w:rPr>
        <w:instrText>ADDIN CSL_CITATION {"citationItems":[{"id":"ITEM-1","itemData":{"DOI":"10.3200/tchs.81.3.119-122","ISSN":"0009-8655","abstract":"For school improvement, more teachers need to function as leaders. Understanding the various dimensions of teacher leadership is requisite knowledge for encouraging the development of more teachers as leaders. Teacher leaders can fulfill multiple roles as they encounter obstacles in schools. The author addresses the challenge of supporting teachers in leadership roles, presents a model, and recommends ways for administrators and teacher educators to shape teacher leaders. [ABSTRACT FROM AUTHOR]","author":[{"dropping-particle":"","family":"Phelps","given":"Patricia H.","non-dropping-particle":"","parse-names":false,"suffix":""}],"container-title":"The Clearing House: A Journal of Educational Strategies, Issues and Ideas","id":"ITEM-1","issue":"3","issued":{"date-parts":[["2008"]]},"page":"119-122","title":"Helping Teachers Become Leaders","type":"article-journal","volume":"81"},"uris":["http://www.mendeley.com/documents/?uuid=ce4c4df5-820e-4749-aa0c-f6851287fb07"]}],"mendeley":{"formattedCitation":"(Phelps, 2008)","manualFormatting":"Phelps (2008)","plainTextFormattedCitation":"(Phelps, 2008)","previouslyFormattedCitation":"(Phelps, 2008)"},"properties":{"noteIndex":0},"schema":"https://github.com/citation-style-language/schema/raw/master/csl-citation.json"}</w:instrText>
      </w:r>
      <w:r w:rsidRPr="004A33C2">
        <w:rPr>
          <w:rFonts w:ascii="Times New Roman" w:hAnsi="Times New Roman" w:cs="Times New Roman"/>
          <w:sz w:val="24"/>
          <w:szCs w:val="24"/>
        </w:rPr>
        <w:fldChar w:fldCharType="separate"/>
      </w:r>
      <w:r w:rsidRPr="004A33C2">
        <w:rPr>
          <w:rFonts w:ascii="Times New Roman" w:hAnsi="Times New Roman" w:cs="Times New Roman"/>
          <w:noProof/>
          <w:sz w:val="24"/>
          <w:szCs w:val="24"/>
        </w:rPr>
        <w:t>Phelps (2008)</w:t>
      </w:r>
      <w:r w:rsidRPr="004A33C2">
        <w:rPr>
          <w:rFonts w:ascii="Times New Roman" w:hAnsi="Times New Roman" w:cs="Times New Roman"/>
          <w:sz w:val="24"/>
          <w:szCs w:val="24"/>
        </w:rPr>
        <w:fldChar w:fldCharType="end"/>
      </w:r>
      <w:r w:rsidRPr="004A33C2">
        <w:rPr>
          <w:rFonts w:ascii="Times New Roman" w:hAnsi="Times New Roman" w:cs="Times New Roman"/>
          <w:sz w:val="24"/>
          <w:szCs w:val="24"/>
        </w:rPr>
        <w:t xml:space="preserve">, and (iv) New Teacher Leader Development Model by </w:t>
      </w:r>
      <w:r w:rsidRPr="004A33C2">
        <w:rPr>
          <w:rFonts w:ascii="Times New Roman" w:hAnsi="Times New Roman" w:cs="Times New Roman"/>
          <w:sz w:val="24"/>
          <w:szCs w:val="24"/>
        </w:rPr>
        <w:fldChar w:fldCharType="begin" w:fldLock="1"/>
      </w:r>
      <w:r w:rsidRPr="004A33C2">
        <w:rPr>
          <w:rFonts w:ascii="Times New Roman" w:hAnsi="Times New Roman" w:cs="Times New Roman"/>
          <w:sz w:val="24"/>
          <w:szCs w:val="24"/>
        </w:rPr>
        <w:instrText>ADDIN CSL_CITATION {"citationItems":[{"id":"ITEM-1","itemData":{"DOI":"10.1177/20965311221142892","ISSN":"26321742","abstract":"Purpose: This study aimed to identify the potential attributes of teacher leadership among preservice teachers with higher levels of reflection, especially in the Chinese context. Design/Approach/Methods: A mixed research method was adopted in this study. First, a quantitative research method was conducted to examine preservice teachers’ reflection depth. The top 10% of the preservice teachers with higher levels of reflection were selected as the target respondents for comparison. Second, qualitative data analysis was conducted to identify potential attributes of emergent teacher leadership in these preservice teachers. Findings: This study identified five potential attributes of emergent teacher leadership among preservice teachers who showed deeper reflection depth. Additionally, this study identified how the unique attributes fit into preservice teachers’ professional development in the Chinese context. Originality/Value: This study proposes a new development model to develop preservice teachers that emphasizes the role of continuous reflections in context for professional growth. This study holds implications for understanding the potential attributes of emergent teacher leadership among Chinese preservice teachers. Additionally, this study appeals to the importance of cultivating preservice teachers to practice teacher leadership during the teacher training stage to support them to become outstanding future teachers.","author":[{"dropping-particle":"","family":"Wang","given":"Ye","non-dropping-particle":"","parse-names":false,"suffix":""},{"dropping-particle":"","family":"Ko","given":"James","non-dropping-particle":"","parse-names":false,"suffix":""},{"dropping-particle":"","family":"Qian","given":"Haiyan","non-dropping-particle":"","parse-names":false,"suffix":""}],"container-title":"ECNU Review of Education","id":"ITEM-1","issue":"2","issued":{"date-parts":[["2023"]]},"page":"237-260","title":"How Would Preservice Teachers With Deeper Reflection Emerge as Teacher Leaders?","type":"article-journal","volume":"6"},"uris":["http://www.mendeley.com/documents/?uuid=562e9f43-bb30-4506-aea3-27f32dcf385c"]}],"mendeley":{"formattedCitation":"(Wang et al., 2023)","manualFormatting":"(Wang, Ko and Qian (2023)","plainTextFormattedCitation":"(Wang et al., 2023)","previouslyFormattedCitation":"(Wang et al., 2023)"},"properties":{"noteIndex":0},"schema":"https://github.com/citation-style-language/schema/raw/master/csl-citation.json"}</w:instrText>
      </w:r>
      <w:r w:rsidRPr="004A33C2">
        <w:rPr>
          <w:rFonts w:ascii="Times New Roman" w:hAnsi="Times New Roman" w:cs="Times New Roman"/>
          <w:sz w:val="24"/>
          <w:szCs w:val="24"/>
        </w:rPr>
        <w:fldChar w:fldCharType="separate"/>
      </w:r>
      <w:r w:rsidRPr="004A33C2">
        <w:rPr>
          <w:rFonts w:ascii="Times New Roman" w:hAnsi="Times New Roman" w:cs="Times New Roman"/>
          <w:noProof/>
          <w:sz w:val="24"/>
          <w:szCs w:val="24"/>
        </w:rPr>
        <w:t>(Wang, Ko and Qian (2023)</w:t>
      </w:r>
      <w:r w:rsidRPr="004A33C2">
        <w:rPr>
          <w:rFonts w:ascii="Times New Roman" w:hAnsi="Times New Roman" w:cs="Times New Roman"/>
          <w:sz w:val="24"/>
          <w:szCs w:val="24"/>
        </w:rPr>
        <w:fldChar w:fldCharType="end"/>
      </w:r>
      <w:r w:rsidRPr="004A33C2">
        <w:rPr>
          <w:rFonts w:ascii="Times New Roman" w:hAnsi="Times New Roman" w:cs="Times New Roman"/>
          <w:sz w:val="24"/>
          <w:szCs w:val="24"/>
        </w:rPr>
        <w:t xml:space="preserve">. </w:t>
      </w:r>
    </w:p>
    <w:p w14:paraId="7DFDA153" w14:textId="77777777" w:rsidR="00915A71" w:rsidRPr="004A33C2" w:rsidRDefault="00915A71" w:rsidP="00915A71">
      <w:pPr>
        <w:spacing w:line="240" w:lineRule="auto"/>
        <w:jc w:val="both"/>
        <w:rPr>
          <w:rFonts w:ascii="Times New Roman" w:hAnsi="Times New Roman" w:cs="Times New Roman"/>
          <w:sz w:val="24"/>
          <w:szCs w:val="24"/>
        </w:rPr>
      </w:pPr>
    </w:p>
    <w:p w14:paraId="0622DA7A" w14:textId="77777777" w:rsidR="00915A71" w:rsidRPr="004A33C2" w:rsidRDefault="00915A71" w:rsidP="00915A71">
      <w:pPr>
        <w:spacing w:line="240" w:lineRule="auto"/>
        <w:jc w:val="both"/>
        <w:rPr>
          <w:rFonts w:ascii="Times New Roman" w:hAnsi="Times New Roman" w:cs="Times New Roman"/>
          <w:sz w:val="24"/>
          <w:szCs w:val="24"/>
        </w:rPr>
      </w:pPr>
      <w:r w:rsidRPr="005D20BD">
        <w:rPr>
          <w:rFonts w:ascii="Times New Roman" w:hAnsi="Times New Roman" w:cs="Times New Roman"/>
          <w:i/>
          <w:iCs/>
          <w:sz w:val="24"/>
          <w:szCs w:val="24"/>
        </w:rPr>
        <w:t>Preservice Teacher Preparation Model to Become Leader by Bond (2011</w:t>
      </w:r>
      <w:r>
        <w:rPr>
          <w:rFonts w:ascii="Times New Roman" w:hAnsi="Times New Roman" w:cs="Times New Roman"/>
          <w:i/>
          <w:iCs/>
          <w:sz w:val="24"/>
          <w:szCs w:val="24"/>
        </w:rPr>
        <w:t xml:space="preserve">). </w:t>
      </w:r>
      <w:r w:rsidRPr="004A33C2">
        <w:rPr>
          <w:rFonts w:ascii="Times New Roman" w:hAnsi="Times New Roman" w:cs="Times New Roman"/>
          <w:sz w:val="24"/>
          <w:szCs w:val="24"/>
        </w:rPr>
        <w:t>The Model of Preparing Pre-service Teachers to Become Leaders by Bond (2011) is used as one of the models for this study. This model was chosen because it is one of several models specifically formulated to develop teacher leadership in preservice teachers using a developmental approach that integrates essential knowledge, skills, and dispositions throughout all courses in a teacher preparation program (Bond, 2011). This developmental approach supports pre-service teachers as they deepen their understanding through the constructivist process. Figure 1 shows the Model of Preparing Pre-Service Teachers to Become Leaders by Bond (2011).</w:t>
      </w:r>
    </w:p>
    <w:p w14:paraId="02242E66" w14:textId="77777777" w:rsidR="00915A71" w:rsidRPr="004A33C2" w:rsidRDefault="00915A71" w:rsidP="00915A71">
      <w:pPr>
        <w:spacing w:line="240" w:lineRule="auto"/>
        <w:jc w:val="both"/>
        <w:rPr>
          <w:rFonts w:ascii="Times New Roman" w:hAnsi="Times New Roman" w:cs="Times New Roman"/>
          <w:sz w:val="24"/>
          <w:szCs w:val="24"/>
        </w:rPr>
      </w:pPr>
    </w:p>
    <w:p w14:paraId="4114BBBF" w14:textId="77777777" w:rsidR="00915A71" w:rsidRDefault="00915A71" w:rsidP="00915A71">
      <w:pPr>
        <w:spacing w:after="0" w:line="240" w:lineRule="auto"/>
        <w:ind w:right="95"/>
        <w:jc w:val="center"/>
        <w:rPr>
          <w:rFonts w:ascii="Times New Roman" w:hAnsi="Times New Roman" w:cs="Times New Roman"/>
          <w:sz w:val="18"/>
          <w:szCs w:val="18"/>
          <w:lang w:val="en-US"/>
        </w:rPr>
      </w:pPr>
      <w:r w:rsidRPr="0060055F">
        <w:rPr>
          <w:rFonts w:ascii="Times New Roman" w:hAnsi="Times New Roman" w:cs="Times New Roman"/>
          <w:sz w:val="18"/>
          <w:szCs w:val="18"/>
          <w:lang w:val="en-US"/>
        </w:rPr>
        <w:t xml:space="preserve">FIGURE 1. Preservice Teacher Preparation Model to Become Leader </w:t>
      </w:r>
    </w:p>
    <w:p w14:paraId="53736D2C" w14:textId="77777777" w:rsidR="00915A71" w:rsidRDefault="00915A71" w:rsidP="00915A71">
      <w:pPr>
        <w:spacing w:after="0" w:line="240" w:lineRule="auto"/>
        <w:ind w:right="95"/>
        <w:jc w:val="center"/>
        <w:rPr>
          <w:rFonts w:ascii="Times New Roman" w:hAnsi="Times New Roman" w:cs="Times New Roman"/>
          <w:sz w:val="18"/>
          <w:szCs w:val="18"/>
          <w:lang w:val="en-US"/>
        </w:rPr>
      </w:pPr>
    </w:p>
    <w:p w14:paraId="0E301937" w14:textId="77777777" w:rsidR="00915A71" w:rsidRPr="009B65C1" w:rsidRDefault="00915A71" w:rsidP="00915A71">
      <w:pPr>
        <w:spacing w:after="0" w:line="240" w:lineRule="auto"/>
        <w:ind w:right="95"/>
        <w:jc w:val="center"/>
        <w:rPr>
          <w:rFonts w:ascii="Times New Roman" w:hAnsi="Times New Roman" w:cs="Times New Roman"/>
          <w:i/>
          <w:iCs/>
          <w:sz w:val="18"/>
          <w:szCs w:val="18"/>
          <w:lang w:val="en-US"/>
        </w:rPr>
      </w:pPr>
      <w:r w:rsidRPr="009B65C1">
        <w:rPr>
          <w:rFonts w:ascii="Times New Roman" w:hAnsi="Times New Roman" w:cs="Times New Roman"/>
          <w:i/>
          <w:iCs/>
          <w:sz w:val="18"/>
          <w:szCs w:val="18"/>
          <w:lang w:val="en-US"/>
        </w:rPr>
        <w:t xml:space="preserve">Source: </w:t>
      </w:r>
      <w:r w:rsidRPr="009B65C1">
        <w:rPr>
          <w:rFonts w:ascii="Times New Roman" w:hAnsi="Times New Roman" w:cs="Times New Roman"/>
          <w:sz w:val="18"/>
          <w:szCs w:val="18"/>
          <w:lang w:val="en-US"/>
        </w:rPr>
        <w:t>Bond (2011)</w:t>
      </w:r>
    </w:p>
    <w:p w14:paraId="6643F97E" w14:textId="77777777" w:rsidR="00915A71" w:rsidRPr="009B65C1" w:rsidRDefault="00915A71" w:rsidP="00915A71">
      <w:pPr>
        <w:spacing w:after="0" w:line="240" w:lineRule="auto"/>
        <w:jc w:val="center"/>
        <w:rPr>
          <w:rFonts w:ascii="Times New Roman" w:hAnsi="Times New Roman" w:cs="Times New Roman"/>
          <w:i/>
          <w:iCs/>
          <w:sz w:val="18"/>
          <w:szCs w:val="18"/>
          <w:lang w:val="en-US"/>
        </w:rPr>
      </w:pPr>
    </w:p>
    <w:p w14:paraId="58C73E8C" w14:textId="77777777" w:rsidR="00915A71" w:rsidRPr="004A33C2" w:rsidRDefault="00915A71" w:rsidP="00915A71">
      <w:pPr>
        <w:spacing w:after="0" w:line="240" w:lineRule="auto"/>
        <w:jc w:val="center"/>
        <w:rPr>
          <w:rFonts w:ascii="Times New Roman" w:hAnsi="Times New Roman" w:cs="Times New Roman"/>
          <w:sz w:val="24"/>
          <w:szCs w:val="24"/>
        </w:rPr>
      </w:pPr>
      <w:r w:rsidRPr="004A33C2">
        <w:rPr>
          <w:rFonts w:ascii="Times New Roman" w:hAnsi="Times New Roman" w:cs="Times New Roman"/>
          <w:noProof/>
          <w:sz w:val="24"/>
          <w:szCs w:val="24"/>
        </w:rPr>
        <w:drawing>
          <wp:inline distT="0" distB="0" distL="0" distR="0" wp14:anchorId="44AD1AD6" wp14:editId="3AA0B964">
            <wp:extent cx="4321958" cy="2203969"/>
            <wp:effectExtent l="0" t="0" r="0" b="6350"/>
            <wp:docPr id="2137611315" name="Picture 6" descr="A diagram of skills and skill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7611315" name="Picture 6" descr="A diagram of skills and skills&#10;&#10;Description automatically generated with medium confidence"/>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4360593" cy="2223671"/>
                    </a:xfrm>
                    <a:prstGeom prst="rect">
                      <a:avLst/>
                    </a:prstGeom>
                    <a:noFill/>
                  </pic:spPr>
                </pic:pic>
              </a:graphicData>
            </a:graphic>
          </wp:inline>
        </w:drawing>
      </w:r>
    </w:p>
    <w:p w14:paraId="6EB770A6" w14:textId="77777777" w:rsidR="00915A71" w:rsidRPr="004A33C2" w:rsidRDefault="00915A71" w:rsidP="00915A71">
      <w:pPr>
        <w:spacing w:line="240" w:lineRule="auto"/>
        <w:jc w:val="both"/>
        <w:rPr>
          <w:rFonts w:ascii="Times New Roman" w:hAnsi="Times New Roman" w:cs="Times New Roman"/>
          <w:sz w:val="24"/>
          <w:szCs w:val="24"/>
        </w:rPr>
      </w:pPr>
    </w:p>
    <w:p w14:paraId="0E6990CF" w14:textId="77777777" w:rsidR="00915A71" w:rsidRPr="004A33C2" w:rsidRDefault="00915A71" w:rsidP="00915A71">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Pr="004A33C2">
        <w:rPr>
          <w:rFonts w:ascii="Times New Roman" w:hAnsi="Times New Roman" w:cs="Times New Roman"/>
          <w:sz w:val="24"/>
          <w:szCs w:val="24"/>
        </w:rPr>
        <w:t xml:space="preserve">Bond's model (2011) consists of three main cores which are (1) knowledge as a teacher leader; (2) skills as teacher leaders; and (3) character as a teacher leader. This model is used as a guide to integrate leadership training throughout the undergraduate study period in teacher training institutions as well as to be implemented in specific courses designed for leadership </w:t>
      </w:r>
      <w:r w:rsidRPr="004A33C2">
        <w:rPr>
          <w:rFonts w:ascii="Times New Roman" w:hAnsi="Times New Roman" w:cs="Times New Roman"/>
          <w:sz w:val="24"/>
          <w:szCs w:val="24"/>
        </w:rPr>
        <w:fldChar w:fldCharType="begin" w:fldLock="1"/>
      </w:r>
      <w:r w:rsidRPr="004A33C2">
        <w:rPr>
          <w:rFonts w:ascii="Times New Roman" w:hAnsi="Times New Roman" w:cs="Times New Roman"/>
          <w:sz w:val="24"/>
          <w:szCs w:val="24"/>
        </w:rPr>
        <w:instrText>ADDIN CSL_CITATION {"citationItems":[{"id":"ITEM-1","itemData":{"ISSN":"13241702","abstract":"There is an increasing body of literature that extols the virtues of teacher leadership despite the concept remaining underdeveloped and under-theorised (King &amp; Stevenson 2017; Torrance 2013). Acknowledging the dearth of literature exploring the development of teacher leadership at preservice level, this article reports on results from a qualitative study which employed Bond's (2011) theoretical framework for preparing preservice teachers in the Republic of Ireland (ROI) to become teacher leaders for inclusion. This study adopted a self-study approach (Vanassche &amp; Kelchtermans 2015) involving two teacher educators, in the ROI, where the researcher, being relatively new to teacher education, was supported by a critical friend in the design, implementation and evaluation of the modules. Results strongly indicate that student teachers felt prepared to exercise leadership for inclusion through lived experiences of leadership, understanding change, being research informed and having many opportunities for reflection. This article argues for unlocking the potential for leadership for inclusion to begin with student teachers and concludes by suggesting that this article may help to address the paucity of literature around teacher leadership at preservice level and in particular teacher leadership for inclusion. [ABSTRACT FROM AUTHOR]","author":[{"dropping-particle":"","family":"King","given":"Fiona","non-dropping-particle":"","parse-names":false,"suffix":""}],"container-title":"International Studies in Educational Administration (Commonwealth Council for Educational Administration &amp; Management (CCEAM))","id":"ITEM-1","issue":"3","issued":{"date-parts":[["2017"]]},"page":"5-21","title":"Evolving Perspective(s) of Teacher Leadership: An Exploration of Teacher Leadership for Inclusion at Preservice Level in the Republic of Ireland.","type":"article-journal","volume":"45"},"uris":["http://www.mendeley.com/documents/?uuid=e383dc34-d178-4ad1-aa47-300007f3c755"]}],"mendeley":{"formattedCitation":"(King, 2017)","plainTextFormattedCitation":"(King, 2017)","previouslyFormattedCitation":"(King, 2017)"},"properties":{"noteIndex":0},"schema":"https://github.com/citation-style-language/schema/raw/master/csl-citation.json"}</w:instrText>
      </w:r>
      <w:r w:rsidRPr="004A33C2">
        <w:rPr>
          <w:rFonts w:ascii="Times New Roman" w:hAnsi="Times New Roman" w:cs="Times New Roman"/>
          <w:sz w:val="24"/>
          <w:szCs w:val="24"/>
        </w:rPr>
        <w:fldChar w:fldCharType="separate"/>
      </w:r>
      <w:r w:rsidRPr="004A33C2">
        <w:rPr>
          <w:rFonts w:ascii="Times New Roman" w:hAnsi="Times New Roman" w:cs="Times New Roman"/>
          <w:noProof/>
          <w:sz w:val="24"/>
          <w:szCs w:val="24"/>
        </w:rPr>
        <w:t>(King, 2017)</w:t>
      </w:r>
      <w:r w:rsidRPr="004A33C2">
        <w:rPr>
          <w:rFonts w:ascii="Times New Roman" w:hAnsi="Times New Roman" w:cs="Times New Roman"/>
          <w:sz w:val="24"/>
          <w:szCs w:val="24"/>
        </w:rPr>
        <w:fldChar w:fldCharType="end"/>
      </w:r>
      <w:r w:rsidRPr="004A33C2">
        <w:rPr>
          <w:rFonts w:ascii="Times New Roman" w:hAnsi="Times New Roman" w:cs="Times New Roman"/>
          <w:sz w:val="24"/>
          <w:szCs w:val="24"/>
        </w:rPr>
        <w:t>. Bond (2011) also supports the idea that the time to start leadership training is during the pre-service undergraduate course. Beginning the application of leadership earlier in the career will cause future teachers to be more prepared to develop into greater and take on a greater teacher leadership role (Bond, 2011).</w:t>
      </w:r>
    </w:p>
    <w:p w14:paraId="02E51C76" w14:textId="77777777" w:rsidR="00915A71" w:rsidRPr="004A33C2" w:rsidRDefault="00915A71" w:rsidP="00915A71">
      <w:pPr>
        <w:spacing w:line="240" w:lineRule="auto"/>
        <w:jc w:val="both"/>
        <w:rPr>
          <w:rFonts w:ascii="Times New Roman" w:hAnsi="Times New Roman" w:cs="Times New Roman"/>
          <w:sz w:val="24"/>
          <w:szCs w:val="24"/>
        </w:rPr>
      </w:pPr>
      <w:r w:rsidRPr="00201183">
        <w:rPr>
          <w:rFonts w:ascii="Times New Roman" w:hAnsi="Times New Roman" w:cs="Times New Roman"/>
          <w:i/>
          <w:iCs/>
          <w:sz w:val="24"/>
          <w:szCs w:val="24"/>
        </w:rPr>
        <w:lastRenderedPageBreak/>
        <w:t>Pre-service Teacher Leadership Capacity and Commitment Model by Grossman &amp; Richert (1996).</w:t>
      </w:r>
      <w:r>
        <w:rPr>
          <w:rFonts w:ascii="Times New Roman" w:hAnsi="Times New Roman" w:cs="Times New Roman"/>
          <w:sz w:val="24"/>
          <w:szCs w:val="24"/>
        </w:rPr>
        <w:t xml:space="preserve"> </w:t>
      </w:r>
      <w:r w:rsidRPr="004A33C2">
        <w:rPr>
          <w:rFonts w:ascii="Times New Roman" w:hAnsi="Times New Roman" w:cs="Times New Roman"/>
          <w:sz w:val="24"/>
          <w:szCs w:val="24"/>
        </w:rPr>
        <w:t>The model developed by Pamela L. Grossman and Anna E. Richert is also used as the main support in this study. In this model, Grossman and Richert argue that pre-service teacher education must help novice teachers develop the commitment, skills, and knowledge necessary for teacher leadership. This model resulted when the task of preparing teachers for leadership roles was found to be difficult during professional development. This model is specific to the need to build capacity and commitment during pre-service education. Grossman and Richert (1996) believe that the development and refinement of further skills can be implemented in the work environment as a teacher later. Therefore, a model of pre-service teacher leadership capacity and commitment has been produced by highlighting three main elements in the pre-service curriculum, namely (i) commitment, (ii) knowledge and (iii) skills required for teacher leadership. Figure 2 shows the Leadership Capacity and Commitment Model of Pre-service Teachers by Grossman &amp; Richert (1996).</w:t>
      </w:r>
    </w:p>
    <w:p w14:paraId="2A818461" w14:textId="77777777" w:rsidR="00915A71" w:rsidRPr="004A33C2" w:rsidRDefault="00915A71" w:rsidP="00915A71">
      <w:pPr>
        <w:spacing w:line="240" w:lineRule="auto"/>
        <w:jc w:val="both"/>
        <w:rPr>
          <w:rFonts w:ascii="Times New Roman" w:hAnsi="Times New Roman" w:cs="Times New Roman"/>
          <w:sz w:val="24"/>
          <w:szCs w:val="24"/>
        </w:rPr>
      </w:pPr>
    </w:p>
    <w:p w14:paraId="45C048D8" w14:textId="77777777" w:rsidR="00915A71" w:rsidRDefault="00915A71" w:rsidP="00915A71">
      <w:pPr>
        <w:spacing w:after="0" w:line="240" w:lineRule="auto"/>
        <w:jc w:val="center"/>
        <w:rPr>
          <w:rFonts w:ascii="Times New Roman" w:hAnsi="Times New Roman" w:cs="Times New Roman"/>
          <w:sz w:val="18"/>
          <w:szCs w:val="18"/>
          <w:lang w:val="en-US"/>
        </w:rPr>
      </w:pPr>
      <w:r w:rsidRPr="00C86922">
        <w:rPr>
          <w:rFonts w:ascii="Times New Roman" w:hAnsi="Times New Roman" w:cs="Times New Roman"/>
          <w:sz w:val="18"/>
          <w:szCs w:val="18"/>
          <w:lang w:val="en-US"/>
        </w:rPr>
        <w:t xml:space="preserve">FIGURE 2. Pre-service Teacher Leadership Capacity and Commitment Model </w:t>
      </w:r>
    </w:p>
    <w:p w14:paraId="7CB75B82" w14:textId="77777777" w:rsidR="00915A71" w:rsidRDefault="00915A71" w:rsidP="00915A71">
      <w:pPr>
        <w:spacing w:after="0" w:line="240" w:lineRule="auto"/>
        <w:jc w:val="center"/>
        <w:rPr>
          <w:rFonts w:ascii="Times New Roman" w:hAnsi="Times New Roman" w:cs="Times New Roman"/>
          <w:sz w:val="18"/>
          <w:szCs w:val="18"/>
          <w:lang w:val="en-US"/>
        </w:rPr>
      </w:pPr>
    </w:p>
    <w:p w14:paraId="213E90A6" w14:textId="77777777" w:rsidR="00915A71" w:rsidRPr="00C86922" w:rsidRDefault="00915A71" w:rsidP="00915A71">
      <w:pPr>
        <w:spacing w:after="0" w:line="240" w:lineRule="auto"/>
        <w:jc w:val="center"/>
        <w:rPr>
          <w:rFonts w:ascii="Times New Roman" w:hAnsi="Times New Roman" w:cs="Times New Roman"/>
          <w:sz w:val="18"/>
          <w:szCs w:val="18"/>
          <w:lang w:val="en-US"/>
        </w:rPr>
      </w:pPr>
      <w:r w:rsidRPr="009B65C1">
        <w:rPr>
          <w:rFonts w:ascii="Times New Roman" w:hAnsi="Times New Roman" w:cs="Times New Roman"/>
          <w:i/>
          <w:iCs/>
          <w:sz w:val="18"/>
          <w:szCs w:val="18"/>
          <w:lang w:val="en-US"/>
        </w:rPr>
        <w:t>Source:</w:t>
      </w:r>
      <w:r w:rsidRPr="00C86922">
        <w:rPr>
          <w:rFonts w:ascii="Times New Roman" w:hAnsi="Times New Roman" w:cs="Times New Roman"/>
          <w:sz w:val="18"/>
          <w:szCs w:val="18"/>
          <w:lang w:val="en-US"/>
        </w:rPr>
        <w:t xml:space="preserve"> Grossman &amp; Richert (1996). </w:t>
      </w:r>
    </w:p>
    <w:p w14:paraId="7840050C" w14:textId="77777777" w:rsidR="00915A71" w:rsidRPr="004A33C2" w:rsidRDefault="00915A71" w:rsidP="00915A71">
      <w:pPr>
        <w:spacing w:after="0" w:line="240" w:lineRule="auto"/>
        <w:jc w:val="both"/>
        <w:rPr>
          <w:rFonts w:ascii="Times New Roman" w:hAnsi="Times New Roman" w:cs="Times New Roman"/>
          <w:i/>
          <w:iCs/>
          <w:sz w:val="24"/>
          <w:szCs w:val="24"/>
        </w:rPr>
      </w:pPr>
    </w:p>
    <w:p w14:paraId="4B0E87E8" w14:textId="77777777" w:rsidR="00915A71" w:rsidRPr="004A33C2" w:rsidRDefault="00915A71" w:rsidP="00915A71">
      <w:pPr>
        <w:spacing w:after="0" w:line="240" w:lineRule="auto"/>
        <w:jc w:val="center"/>
        <w:rPr>
          <w:rFonts w:ascii="Times New Roman" w:hAnsi="Times New Roman" w:cs="Times New Roman"/>
          <w:noProof/>
          <w:sz w:val="24"/>
          <w:szCs w:val="24"/>
        </w:rPr>
      </w:pPr>
      <w:r w:rsidRPr="004A33C2">
        <w:rPr>
          <w:rFonts w:ascii="Times New Roman" w:hAnsi="Times New Roman" w:cs="Times New Roman"/>
          <w:noProof/>
          <w:sz w:val="24"/>
          <w:szCs w:val="24"/>
        </w:rPr>
        <w:drawing>
          <wp:inline distT="0" distB="0" distL="0" distR="0" wp14:anchorId="4604312F" wp14:editId="42F4FE6E">
            <wp:extent cx="4114566" cy="2385945"/>
            <wp:effectExtent l="0" t="0" r="635" b="0"/>
            <wp:docPr id="1564374313" name="Picture 5" descr="A black and white screen with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4374313" name="Picture 5" descr="A black and white screen with white text&#10;&#10;Description automatically generated"/>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4142989" cy="2402427"/>
                    </a:xfrm>
                    <a:prstGeom prst="rect">
                      <a:avLst/>
                    </a:prstGeom>
                    <a:noFill/>
                  </pic:spPr>
                </pic:pic>
              </a:graphicData>
            </a:graphic>
          </wp:inline>
        </w:drawing>
      </w:r>
    </w:p>
    <w:p w14:paraId="0780B483" w14:textId="77777777" w:rsidR="00915A71" w:rsidRPr="004A33C2" w:rsidRDefault="00915A71" w:rsidP="00915A71">
      <w:pPr>
        <w:spacing w:line="240" w:lineRule="auto"/>
        <w:rPr>
          <w:rFonts w:ascii="Times New Roman" w:hAnsi="Times New Roman" w:cs="Times New Roman"/>
          <w:sz w:val="24"/>
          <w:szCs w:val="24"/>
        </w:rPr>
      </w:pPr>
    </w:p>
    <w:p w14:paraId="6F99C846" w14:textId="77777777" w:rsidR="00915A71" w:rsidRPr="004A33C2" w:rsidRDefault="00915A71" w:rsidP="00915A71">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Pr="004A33C2">
        <w:rPr>
          <w:rFonts w:ascii="Times New Roman" w:hAnsi="Times New Roman" w:cs="Times New Roman"/>
          <w:sz w:val="24"/>
          <w:szCs w:val="24"/>
        </w:rPr>
        <w:t>The commitments outlined in this model include a commitment to continuous learning, the importance of collegiality, the value of multiple perspectives, and the importance of taking risks. These commitments must be accompanied by the necessary skills to be realized in teacher preparation. Rather than being taught in isolation, these skills should be integrated into the curriculum as an inherent process in the work of teaching, and in turn, learning to teach.</w:t>
      </w:r>
    </w:p>
    <w:p w14:paraId="79A51897" w14:textId="77777777" w:rsidR="00915A71" w:rsidRPr="004A33C2" w:rsidRDefault="00915A71" w:rsidP="00915A71">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Pr="004A33C2">
        <w:rPr>
          <w:rFonts w:ascii="Times New Roman" w:hAnsi="Times New Roman" w:cs="Times New Roman"/>
          <w:sz w:val="24"/>
          <w:szCs w:val="24"/>
        </w:rPr>
        <w:t>The skills emphasized in this model are communication skills and also skills to work together in the community. Neither requires a separate course or addition to the current curriculum. Rather, the content of teacher education should be taught in a way that fosters the need for these skills so that aspiring teachers are able to work effectively with colleagues with whom they will share leadership in their schools.</w:t>
      </w:r>
    </w:p>
    <w:p w14:paraId="4DAD601A" w14:textId="77777777" w:rsidR="00915A71" w:rsidRPr="004A33C2" w:rsidRDefault="00915A71" w:rsidP="00915A71">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Pr="004A33C2">
        <w:rPr>
          <w:rFonts w:ascii="Times New Roman" w:hAnsi="Times New Roman" w:cs="Times New Roman"/>
          <w:sz w:val="24"/>
          <w:szCs w:val="24"/>
        </w:rPr>
        <w:t xml:space="preserve">Finally, this model believes that future leadership potential depends on self-knowledge, as well as knowledge of the larger organization that frames the work of teaching. To exercise leadership, novice teachers also need to know more about the history of school reform in general, about current reform proposals, and about leadership itself. As such, pre-service education can play a role in introducing key ideas about educational reform and school politics. </w:t>
      </w:r>
      <w:r w:rsidRPr="004A33C2">
        <w:rPr>
          <w:rFonts w:ascii="Times New Roman" w:hAnsi="Times New Roman" w:cs="Times New Roman"/>
          <w:sz w:val="24"/>
          <w:szCs w:val="24"/>
        </w:rPr>
        <w:lastRenderedPageBreak/>
        <w:t>Thus, pre-service teachers can begin the process of self-understanding during teacher education, followed by a commitment to reflective practice.</w:t>
      </w:r>
    </w:p>
    <w:p w14:paraId="0F4C9A0B" w14:textId="77777777" w:rsidR="00915A71" w:rsidRPr="004A33C2" w:rsidRDefault="00915A71" w:rsidP="00915A71">
      <w:pPr>
        <w:spacing w:line="240" w:lineRule="auto"/>
        <w:rPr>
          <w:rFonts w:ascii="Times New Roman" w:hAnsi="Times New Roman" w:cs="Times New Roman"/>
          <w:sz w:val="24"/>
          <w:szCs w:val="24"/>
        </w:rPr>
      </w:pPr>
    </w:p>
    <w:p w14:paraId="08BE4E3F" w14:textId="77777777" w:rsidR="00915A71" w:rsidRPr="00201183" w:rsidRDefault="00915A71" w:rsidP="00915A71">
      <w:pPr>
        <w:spacing w:line="240" w:lineRule="auto"/>
        <w:jc w:val="both"/>
        <w:rPr>
          <w:rFonts w:ascii="Times New Roman" w:hAnsi="Times New Roman" w:cs="Times New Roman"/>
          <w:i/>
          <w:iCs/>
          <w:sz w:val="24"/>
          <w:szCs w:val="24"/>
        </w:rPr>
      </w:pPr>
      <w:r w:rsidRPr="00201183">
        <w:rPr>
          <w:rFonts w:ascii="Times New Roman" w:hAnsi="Times New Roman" w:cs="Times New Roman"/>
          <w:i/>
          <w:iCs/>
          <w:sz w:val="24"/>
          <w:szCs w:val="24"/>
        </w:rPr>
        <w:t>Teacher Leadership Model of Essential Knowledge, Skills, and Character by Phelps (2008).</w:t>
      </w:r>
      <w:r>
        <w:rPr>
          <w:rFonts w:ascii="Times New Roman" w:hAnsi="Times New Roman" w:cs="Times New Roman"/>
          <w:i/>
          <w:iCs/>
          <w:sz w:val="24"/>
          <w:szCs w:val="24"/>
        </w:rPr>
        <w:t xml:space="preserve"> </w:t>
      </w:r>
      <w:r w:rsidRPr="004A33C2">
        <w:rPr>
          <w:rFonts w:ascii="Times New Roman" w:hAnsi="Times New Roman" w:cs="Times New Roman"/>
          <w:sz w:val="24"/>
          <w:szCs w:val="24"/>
        </w:rPr>
        <w:t>According to Patricia H. Phelps (2008), more teachers need to take on leadership roles in order to improve schools. To support the growth of more teachers as leaders, it is necessary to have an understanding of the numerous facets of teacher leadership. When faced with challenges in the classroom, teacher leaders are able to take on a variety of tasks. As such, Phelps (2008) addresses the challenge of supporting teachers in leadership roles by presenting a model and recommending ways for administrators and teacher educators to develop teacher leaders. He also describes teacher leaders as having certain knowledge, skills, and attitudes that can be developed at the pre-service and in-service levels.</w:t>
      </w:r>
    </w:p>
    <w:p w14:paraId="07CC8DD9" w14:textId="77777777" w:rsidR="00915A71" w:rsidRDefault="00915A71" w:rsidP="00915A71">
      <w:pPr>
        <w:spacing w:after="0" w:line="240" w:lineRule="auto"/>
        <w:jc w:val="center"/>
        <w:rPr>
          <w:rFonts w:ascii="Times New Roman" w:hAnsi="Times New Roman" w:cs="Times New Roman"/>
          <w:sz w:val="18"/>
          <w:szCs w:val="18"/>
        </w:rPr>
      </w:pPr>
      <w:r w:rsidRPr="008C2134">
        <w:rPr>
          <w:rFonts w:ascii="Times New Roman" w:hAnsi="Times New Roman" w:cs="Times New Roman"/>
          <w:sz w:val="18"/>
          <w:szCs w:val="18"/>
        </w:rPr>
        <w:t xml:space="preserve">FIGURE 3. Teacher Leadership Model of Essential Knowledge, Skills, and Character </w:t>
      </w:r>
    </w:p>
    <w:p w14:paraId="4D6A71D5" w14:textId="77777777" w:rsidR="00915A71" w:rsidRDefault="00915A71" w:rsidP="00915A71">
      <w:pPr>
        <w:spacing w:after="0" w:line="240" w:lineRule="auto"/>
        <w:jc w:val="center"/>
        <w:rPr>
          <w:rFonts w:ascii="Times New Roman" w:hAnsi="Times New Roman" w:cs="Times New Roman"/>
          <w:sz w:val="18"/>
          <w:szCs w:val="18"/>
        </w:rPr>
      </w:pPr>
    </w:p>
    <w:p w14:paraId="079DD478" w14:textId="77777777" w:rsidR="00915A71" w:rsidRPr="008C2134" w:rsidRDefault="00915A71" w:rsidP="00915A71">
      <w:pPr>
        <w:spacing w:after="0" w:line="240" w:lineRule="auto"/>
        <w:jc w:val="center"/>
        <w:rPr>
          <w:rFonts w:ascii="Times New Roman" w:hAnsi="Times New Roman" w:cs="Times New Roman"/>
          <w:sz w:val="18"/>
          <w:szCs w:val="18"/>
        </w:rPr>
      </w:pPr>
      <w:r w:rsidRPr="009B65C1">
        <w:rPr>
          <w:rFonts w:ascii="Times New Roman" w:hAnsi="Times New Roman" w:cs="Times New Roman"/>
          <w:i/>
          <w:iCs/>
          <w:sz w:val="18"/>
          <w:szCs w:val="18"/>
        </w:rPr>
        <w:t>Source:</w:t>
      </w:r>
      <w:r w:rsidRPr="008C2134">
        <w:rPr>
          <w:rFonts w:ascii="Times New Roman" w:hAnsi="Times New Roman" w:cs="Times New Roman"/>
          <w:sz w:val="18"/>
          <w:szCs w:val="18"/>
        </w:rPr>
        <w:t xml:space="preserve"> Phelps (2008)</w:t>
      </w:r>
    </w:p>
    <w:p w14:paraId="4CECBC23" w14:textId="77777777" w:rsidR="00915A71" w:rsidRPr="004A33C2" w:rsidRDefault="00915A71" w:rsidP="00915A71">
      <w:pPr>
        <w:spacing w:after="0" w:line="240" w:lineRule="auto"/>
        <w:jc w:val="both"/>
        <w:rPr>
          <w:rFonts w:ascii="Times New Roman" w:hAnsi="Times New Roman" w:cs="Times New Roman"/>
          <w:i/>
          <w:iCs/>
          <w:sz w:val="24"/>
          <w:szCs w:val="24"/>
        </w:rPr>
      </w:pPr>
    </w:p>
    <w:p w14:paraId="30FA5B90" w14:textId="77777777" w:rsidR="00915A71" w:rsidRPr="004A33C2" w:rsidRDefault="00915A71" w:rsidP="00915A71">
      <w:pPr>
        <w:spacing w:after="0" w:line="240" w:lineRule="auto"/>
        <w:jc w:val="center"/>
        <w:rPr>
          <w:rFonts w:ascii="Times New Roman" w:hAnsi="Times New Roman" w:cs="Times New Roman"/>
          <w:sz w:val="24"/>
          <w:szCs w:val="24"/>
        </w:rPr>
      </w:pPr>
      <w:r w:rsidRPr="004A33C2">
        <w:rPr>
          <w:rFonts w:ascii="Times New Roman" w:hAnsi="Times New Roman" w:cs="Times New Roman"/>
          <w:noProof/>
          <w:sz w:val="24"/>
          <w:szCs w:val="24"/>
        </w:rPr>
        <w:drawing>
          <wp:inline distT="0" distB="0" distL="0" distR="0" wp14:anchorId="07F535F3" wp14:editId="4BD19847">
            <wp:extent cx="4284345" cy="1635317"/>
            <wp:effectExtent l="0" t="0" r="1905" b="3175"/>
            <wp:docPr id="1163381123" name="Picture 4" descr="A black background with a black squar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3381123" name="Picture 4" descr="A black background with a black square&#10;&#10;Description automatically generated with medium confidence"/>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b="10923"/>
                    <a:stretch/>
                  </pic:blipFill>
                  <pic:spPr bwMode="auto">
                    <a:xfrm>
                      <a:off x="0" y="0"/>
                      <a:ext cx="4334907" cy="1654616"/>
                    </a:xfrm>
                    <a:prstGeom prst="rect">
                      <a:avLst/>
                    </a:prstGeom>
                    <a:noFill/>
                    <a:ln>
                      <a:noFill/>
                    </a:ln>
                    <a:extLst>
                      <a:ext uri="{53640926-AAD7-44D8-BBD7-CCE9431645EC}">
                        <a14:shadowObscured xmlns:a14="http://schemas.microsoft.com/office/drawing/2010/main"/>
                      </a:ext>
                    </a:extLst>
                  </pic:spPr>
                </pic:pic>
              </a:graphicData>
            </a:graphic>
          </wp:inline>
        </w:drawing>
      </w:r>
    </w:p>
    <w:p w14:paraId="0F977CC8" w14:textId="77777777" w:rsidR="00915A71" w:rsidRPr="004A33C2" w:rsidRDefault="00915A71" w:rsidP="00915A71">
      <w:pPr>
        <w:spacing w:line="240" w:lineRule="auto"/>
        <w:jc w:val="both"/>
        <w:rPr>
          <w:rFonts w:ascii="Times New Roman" w:hAnsi="Times New Roman" w:cs="Times New Roman"/>
          <w:sz w:val="24"/>
          <w:szCs w:val="24"/>
        </w:rPr>
      </w:pPr>
    </w:p>
    <w:p w14:paraId="419AB37D" w14:textId="77777777" w:rsidR="00915A71" w:rsidRPr="004A33C2" w:rsidRDefault="00915A71" w:rsidP="00915A71">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Pr="004A33C2">
        <w:rPr>
          <w:rFonts w:ascii="Times New Roman" w:hAnsi="Times New Roman" w:cs="Times New Roman"/>
          <w:sz w:val="24"/>
          <w:szCs w:val="24"/>
        </w:rPr>
        <w:t>The traits depicted in Figure 3 are part of the teacher leadership paradigm. Knowledge is the first characteristic. The concepts of educational reform and school culture make up the majority of the knowledge base for teacher leadership. Teachers may not have much opportunity to learn about the change process and debate its consequences for their everyday job, despite the fact that they are continuously dealing with students and experiencing change within the existing school culture (ie values, beliefs, attitudes and rituals). Among those who are directly involved in education, changing the current school culture is frequently frowned upon. The perception of school culture as stagnant is the cause of this way of thinking. Analysing aspects of school culture critically might yield insightful information. Being a teacher leader also entails knowing about proposed reforms and comprehending the idea of servant leadership.</w:t>
      </w:r>
    </w:p>
    <w:p w14:paraId="66E48A0A" w14:textId="77777777" w:rsidR="00915A71" w:rsidRPr="004A33C2" w:rsidRDefault="00915A71" w:rsidP="00915A71">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Pr="004A33C2">
        <w:rPr>
          <w:rFonts w:ascii="Times New Roman" w:hAnsi="Times New Roman" w:cs="Times New Roman"/>
          <w:sz w:val="24"/>
          <w:szCs w:val="24"/>
        </w:rPr>
        <w:t xml:space="preserve">The second attribute is a set of abilities related to networking, advocacy, empathy, questioning, vision-creation, and collaboration. By having the chance to craft vision statements, act out scenarios (i.e., practice empathy), or pose meaningful questions, educators can hone their talents. They hone those abilities by asking insightful questions of educators. Then, their inquiries can serve as coordinating tools for departmental gatherings and professional growth exercises. Working in teams also teaches teachers how to collaborate with others. Teachers need to reward and acknowledge those who are leaders in order to develop more teachers into leaders. For instance, when a teacher demonstrates advocacy, others ought to recognise and applaud this action, not just the administrator. Being proactive is another essential trait for educators to possess. Teachers who demonstrate initiative should be commended and given support, both in-service and pre-service. Administrators might also create teacher-led study </w:t>
      </w:r>
      <w:r w:rsidRPr="004A33C2">
        <w:rPr>
          <w:rFonts w:ascii="Times New Roman" w:hAnsi="Times New Roman" w:cs="Times New Roman"/>
          <w:sz w:val="24"/>
          <w:szCs w:val="24"/>
        </w:rPr>
        <w:lastRenderedPageBreak/>
        <w:t>groups on specific themes to promote an inquiry-based culture. Teachers develop as leaders and schools create better environments when they feel free to raise questions, seek answers, and share ideas.</w:t>
      </w:r>
    </w:p>
    <w:p w14:paraId="68909459" w14:textId="77777777" w:rsidR="00915A71" w:rsidRPr="004A33C2" w:rsidRDefault="00915A71" w:rsidP="00915A71">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Pr="004A33C2">
        <w:rPr>
          <w:rFonts w:ascii="Times New Roman" w:hAnsi="Times New Roman" w:cs="Times New Roman"/>
          <w:sz w:val="24"/>
          <w:szCs w:val="24"/>
        </w:rPr>
        <w:t>The latter trait is a propensity that encompasses efficacy, resilience, service challenges, risk-taking, and persistence. Important attributes that need to be reinforced after they are proven require further development. For instance, teacher leadership is fundamentally characterised by a risk-taking nature. Risk-taking educators ought to be commended and other educators ought to be inspired to follow suit. Creating relationships where instructors may share their experiences is one method to encourage them to take more risks. Teachers will be more likely to take chances in the classroom when they feel that it is okay to experiment and make mistakes in their relationship. Another important quality associated with teacher leadership is resilience; schools will become more resilient when their teachers become teacher leaders. Improvements will increase as more educators make the commitment to building a resilient school culture. To sum up, this model can be used by planners of pre-service professional education and in-service professional development to set up workshops, meetings, and activities.</w:t>
      </w:r>
    </w:p>
    <w:p w14:paraId="0D97F7B2" w14:textId="77777777" w:rsidR="00915A71" w:rsidRPr="00201183" w:rsidRDefault="00915A71" w:rsidP="00915A71">
      <w:pPr>
        <w:spacing w:line="240" w:lineRule="auto"/>
        <w:jc w:val="both"/>
        <w:rPr>
          <w:rFonts w:ascii="Times New Roman" w:hAnsi="Times New Roman" w:cs="Times New Roman"/>
          <w:b/>
          <w:bCs/>
          <w:i/>
          <w:iCs/>
          <w:sz w:val="24"/>
          <w:szCs w:val="24"/>
        </w:rPr>
      </w:pPr>
    </w:p>
    <w:p w14:paraId="1A062795" w14:textId="77777777" w:rsidR="00915A71" w:rsidRPr="004A33C2" w:rsidRDefault="00915A71" w:rsidP="00915A71">
      <w:pPr>
        <w:spacing w:line="240" w:lineRule="auto"/>
        <w:jc w:val="both"/>
        <w:rPr>
          <w:rFonts w:ascii="Times New Roman" w:hAnsi="Times New Roman" w:cs="Times New Roman"/>
          <w:sz w:val="24"/>
          <w:szCs w:val="24"/>
        </w:rPr>
      </w:pPr>
      <w:r w:rsidRPr="00201183">
        <w:rPr>
          <w:rFonts w:ascii="Times New Roman" w:hAnsi="Times New Roman" w:cs="Times New Roman"/>
          <w:i/>
          <w:iCs/>
          <w:sz w:val="24"/>
          <w:szCs w:val="24"/>
        </w:rPr>
        <w:t>New Teacher Leader Development Model by Wang, Ko and Qian (2022</w:t>
      </w:r>
      <w:r>
        <w:rPr>
          <w:rFonts w:ascii="Times New Roman" w:hAnsi="Times New Roman" w:cs="Times New Roman"/>
          <w:i/>
          <w:iCs/>
          <w:sz w:val="24"/>
          <w:szCs w:val="24"/>
        </w:rPr>
        <w:t xml:space="preserve">). </w:t>
      </w:r>
      <w:r w:rsidRPr="004A33C2">
        <w:rPr>
          <w:rFonts w:ascii="Times New Roman" w:hAnsi="Times New Roman" w:cs="Times New Roman"/>
          <w:sz w:val="24"/>
          <w:szCs w:val="24"/>
        </w:rPr>
        <w:t xml:space="preserve">Pre-service teachers in the Chinese context were the subject of a recent study conducted in 2022 by Ye Wang, James Ko, and Haiyan Qian. The study also revealed possible teacher leadership traits that arose among pre-service teachers who demonstrated a deeper depth of contemplation. In order to support the professional development of teacher leadership, this study suggests a new model of pre-service teacher development that places a strong emphasis on the value of ongoing reflection. Understanding the traits of teacher leadership potential that surface among pre-service teachers in the Chinese setting is affected by this approach. In order to help pre-service teachers develop into outstanding future educators, this model also emphasises the significance of encouraging teacher leadership skills in them during the teacher training phase. Figure 4 shows the New Teacher Leader Development Model by Wang, Ko and Qian (2022). </w:t>
      </w:r>
    </w:p>
    <w:p w14:paraId="79293047" w14:textId="77777777" w:rsidR="00915A71" w:rsidRPr="004A33C2" w:rsidRDefault="00915A71" w:rsidP="00915A71">
      <w:pPr>
        <w:spacing w:after="0" w:line="240" w:lineRule="auto"/>
        <w:jc w:val="both"/>
        <w:rPr>
          <w:rFonts w:ascii="Times New Roman" w:hAnsi="Times New Roman" w:cs="Times New Roman"/>
          <w:i/>
          <w:iCs/>
          <w:sz w:val="24"/>
          <w:szCs w:val="24"/>
          <w:lang w:val="en-US"/>
        </w:rPr>
      </w:pPr>
    </w:p>
    <w:p w14:paraId="3C2E19FD" w14:textId="77777777" w:rsidR="00915A71" w:rsidRDefault="00915A71" w:rsidP="00915A71">
      <w:pPr>
        <w:spacing w:after="0" w:line="240" w:lineRule="auto"/>
        <w:jc w:val="center"/>
        <w:rPr>
          <w:rFonts w:ascii="Times New Roman" w:hAnsi="Times New Roman" w:cs="Times New Roman"/>
          <w:sz w:val="18"/>
          <w:szCs w:val="18"/>
          <w:lang w:val="en-US"/>
        </w:rPr>
      </w:pPr>
      <w:r w:rsidRPr="009B65C1">
        <w:rPr>
          <w:rFonts w:ascii="Times New Roman" w:hAnsi="Times New Roman" w:cs="Times New Roman"/>
          <w:sz w:val="18"/>
          <w:szCs w:val="18"/>
          <w:lang w:val="en-US"/>
        </w:rPr>
        <w:t>FIGURE 4. New Teacher Leader Development Model</w:t>
      </w:r>
    </w:p>
    <w:p w14:paraId="4FA7E509" w14:textId="77777777" w:rsidR="00915A71" w:rsidRDefault="00915A71" w:rsidP="00915A71">
      <w:pPr>
        <w:spacing w:after="0" w:line="240" w:lineRule="auto"/>
        <w:jc w:val="center"/>
        <w:rPr>
          <w:rFonts w:ascii="Times New Roman" w:hAnsi="Times New Roman" w:cs="Times New Roman"/>
          <w:sz w:val="18"/>
          <w:szCs w:val="18"/>
          <w:lang w:val="en-US"/>
        </w:rPr>
      </w:pPr>
    </w:p>
    <w:p w14:paraId="770A7A36" w14:textId="77777777" w:rsidR="00915A71" w:rsidRPr="009B65C1" w:rsidRDefault="00915A71" w:rsidP="00915A71">
      <w:pPr>
        <w:spacing w:after="0" w:line="240" w:lineRule="auto"/>
        <w:jc w:val="center"/>
        <w:rPr>
          <w:rFonts w:ascii="Times New Roman" w:hAnsi="Times New Roman" w:cs="Times New Roman"/>
          <w:sz w:val="18"/>
          <w:szCs w:val="18"/>
          <w:lang w:val="en-US"/>
        </w:rPr>
      </w:pPr>
      <w:r w:rsidRPr="006B49BC">
        <w:rPr>
          <w:rFonts w:ascii="Times New Roman" w:hAnsi="Times New Roman" w:cs="Times New Roman"/>
          <w:i/>
          <w:iCs/>
          <w:sz w:val="18"/>
          <w:szCs w:val="18"/>
          <w:lang w:val="en-US"/>
        </w:rPr>
        <w:t>Source:</w:t>
      </w:r>
      <w:r>
        <w:rPr>
          <w:rFonts w:ascii="Times New Roman" w:hAnsi="Times New Roman" w:cs="Times New Roman"/>
          <w:sz w:val="18"/>
          <w:szCs w:val="18"/>
          <w:lang w:val="en-US"/>
        </w:rPr>
        <w:t xml:space="preserve"> </w:t>
      </w:r>
      <w:r w:rsidRPr="009B65C1">
        <w:rPr>
          <w:rFonts w:ascii="Times New Roman" w:hAnsi="Times New Roman" w:cs="Times New Roman"/>
          <w:sz w:val="18"/>
          <w:szCs w:val="18"/>
          <w:lang w:val="en-US"/>
        </w:rPr>
        <w:t>Wang, Ko and Qian (2022)</w:t>
      </w:r>
    </w:p>
    <w:p w14:paraId="67FF51B1" w14:textId="77777777" w:rsidR="00915A71" w:rsidRPr="004A33C2" w:rsidRDefault="00915A71" w:rsidP="00915A71">
      <w:pPr>
        <w:spacing w:after="0" w:line="240" w:lineRule="auto"/>
        <w:jc w:val="center"/>
        <w:rPr>
          <w:rFonts w:ascii="Times New Roman" w:hAnsi="Times New Roman" w:cs="Times New Roman"/>
          <w:sz w:val="24"/>
          <w:szCs w:val="24"/>
          <w:lang w:val="en-US"/>
        </w:rPr>
      </w:pPr>
      <w:r w:rsidRPr="004A33C2">
        <w:rPr>
          <w:rFonts w:ascii="Times New Roman" w:hAnsi="Times New Roman" w:cs="Times New Roman"/>
          <w:noProof/>
          <w:sz w:val="24"/>
          <w:szCs w:val="24"/>
          <w:lang w:val="en-US"/>
        </w:rPr>
        <w:drawing>
          <wp:inline distT="0" distB="0" distL="0" distR="0" wp14:anchorId="16BADD86" wp14:editId="19D11F2B">
            <wp:extent cx="4301490" cy="2475516"/>
            <wp:effectExtent l="0" t="0" r="3810" b="1270"/>
            <wp:docPr id="1399877314" name="Picture 1" descr="A diagram of a student's reflectio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9877314" name="Picture 1" descr="A diagram of a student's reflection&#10;&#10;Description automatically generated with medium confidence"/>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4315869" cy="2483791"/>
                    </a:xfrm>
                    <a:prstGeom prst="rect">
                      <a:avLst/>
                    </a:prstGeom>
                    <a:noFill/>
                    <a:ln>
                      <a:noFill/>
                    </a:ln>
                  </pic:spPr>
                </pic:pic>
              </a:graphicData>
            </a:graphic>
          </wp:inline>
        </w:drawing>
      </w:r>
    </w:p>
    <w:p w14:paraId="48EDD8AE" w14:textId="77777777" w:rsidR="00915A71" w:rsidRPr="004A33C2" w:rsidRDefault="00915A71" w:rsidP="00915A71">
      <w:pPr>
        <w:spacing w:line="240" w:lineRule="auto"/>
        <w:jc w:val="both"/>
        <w:rPr>
          <w:rFonts w:ascii="Times New Roman" w:hAnsi="Times New Roman" w:cs="Times New Roman"/>
          <w:sz w:val="24"/>
          <w:szCs w:val="24"/>
        </w:rPr>
      </w:pPr>
    </w:p>
    <w:p w14:paraId="679E5BD5" w14:textId="77777777" w:rsidR="00915A71" w:rsidRPr="004A33C2" w:rsidRDefault="00915A71" w:rsidP="00915A71">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Pr="004A33C2">
        <w:rPr>
          <w:rFonts w:ascii="Times New Roman" w:hAnsi="Times New Roman" w:cs="Times New Roman"/>
          <w:sz w:val="24"/>
          <w:szCs w:val="24"/>
        </w:rPr>
        <w:t xml:space="preserve">According to this model, the process of recursive and dynamic professional learning development in a context through reflection determines or manifests the new teacher leaders' </w:t>
      </w:r>
      <w:r w:rsidRPr="004A33C2">
        <w:rPr>
          <w:rFonts w:ascii="Times New Roman" w:hAnsi="Times New Roman" w:cs="Times New Roman"/>
          <w:sz w:val="24"/>
          <w:szCs w:val="24"/>
        </w:rPr>
        <w:lastRenderedPageBreak/>
        <w:t>depth of reflection, which in turn determines professional growth for pre-service teachers. According to the model's findings, pre-service teachers should consistently deepen their reflection in order to achieve successful instruction and foster innovative teaching practices. According to Wang, Ko, and Qian (2022), pre-service teachers who exhibit deeper contemplation are more likely to have an impact on others and to uphold strong interpersonal relationships.</w:t>
      </w:r>
    </w:p>
    <w:p w14:paraId="4135E54D" w14:textId="77777777" w:rsidR="00915A71" w:rsidRPr="004A33C2" w:rsidRDefault="00915A71" w:rsidP="00915A71">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Pr="004A33C2">
        <w:rPr>
          <w:rFonts w:ascii="Times New Roman" w:hAnsi="Times New Roman" w:cs="Times New Roman"/>
          <w:sz w:val="24"/>
          <w:szCs w:val="24"/>
        </w:rPr>
        <w:t>As possible markers of a leader's capacity to foster the professional development of pre-service teachers, three factors have come to light. The first component is how well pre-service instructors teach a variety of subjects. Teachers' efforts and perseverance in accomplishing the required learning objectives are indicators of their self-efficacy. According to this concept, pre-service teachers who demonstrate a greater sense of teaching effectiveness in a particular subject have a greater chance of succeeding in effective teaching if they can help students grasp the material more fully.</w:t>
      </w:r>
    </w:p>
    <w:p w14:paraId="4BAA9C87" w14:textId="77777777" w:rsidR="00915A71" w:rsidRPr="004A33C2" w:rsidRDefault="00915A71" w:rsidP="00915A71">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Pr="004A33C2">
        <w:rPr>
          <w:rFonts w:ascii="Times New Roman" w:hAnsi="Times New Roman" w:cs="Times New Roman"/>
          <w:sz w:val="24"/>
          <w:szCs w:val="24"/>
        </w:rPr>
        <w:t>The pre-service teacher's perception of the teaching role makes up the second component. Teachers' actions are influenced by their ideas and perceptions, according to Wang, Ko, and Qian (2022). According to this paradigm, teachers who see themselves as leaders in the classroom are more inclined to take on tasks and responsibilities outside of it, which would eventually hinder their development as teacher leaders.</w:t>
      </w:r>
    </w:p>
    <w:p w14:paraId="6B43D3E9" w14:textId="77777777" w:rsidR="00915A71" w:rsidRPr="004A33C2" w:rsidRDefault="00915A71" w:rsidP="00915A71">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Pr="004A33C2">
        <w:rPr>
          <w:rFonts w:ascii="Times New Roman" w:hAnsi="Times New Roman" w:cs="Times New Roman"/>
          <w:sz w:val="24"/>
          <w:szCs w:val="24"/>
        </w:rPr>
        <w:t>The favourable rapport between the instructor and the pupil makes up the third component. The necessity of preserving a good rapport between educators and students has been highlighted by this model as one of the distinctive traits of more adaptable, thoughtful, and creative educators. This approach so demonstrates that fostering a pleasant teacher-student relationship, a greater sense of teaching efficacy in the subject, and a better belief in the teacher's position are all ways to enhance pre-service teacher leadership. To this end, pre-service teachers benefit even from in-depth thought.</w:t>
      </w:r>
    </w:p>
    <w:p w14:paraId="24258EED" w14:textId="77777777" w:rsidR="00915A71" w:rsidRPr="004A33C2" w:rsidRDefault="00915A71" w:rsidP="00915A71">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Pr="004A33C2">
        <w:rPr>
          <w:rFonts w:ascii="Times New Roman" w:hAnsi="Times New Roman" w:cs="Times New Roman"/>
          <w:sz w:val="24"/>
          <w:szCs w:val="24"/>
        </w:rPr>
        <w:t>Furthermore, it was determined that team-based collaborative learning might be a component in pre-service teachers' leadership development. On the one hand, pre-service teachers' views and ideas about teaching can be changed by collaborative learning activities like peer recognition, student feedback, mentor support, and involvement in learning communities in practicum schools. Conversely, collaborative learning can encourage pre-service teachers to provide insightful reflection and enhance the quality of their instruction. Examples of this include peer observation and mentorship for teacher leaders during professional development programmes in schools. Additionally, according to this approach, critical reflection can help pre-service teachers develop the professional knowledge and abilities necessary to become teacher leadersThus, this model contends that pre-service teachers' capacity to critically reflect on their learning outcomes and pedagogical effectiveness can foster leadership and influence their early professional development.</w:t>
      </w:r>
    </w:p>
    <w:p w14:paraId="4FE8E88C" w14:textId="77777777" w:rsidR="00915A71" w:rsidRPr="004A33C2" w:rsidRDefault="00915A71" w:rsidP="00915A71">
      <w:pPr>
        <w:spacing w:line="240" w:lineRule="auto"/>
        <w:rPr>
          <w:rFonts w:ascii="Times New Roman" w:hAnsi="Times New Roman" w:cs="Times New Roman"/>
          <w:sz w:val="24"/>
          <w:szCs w:val="24"/>
        </w:rPr>
      </w:pPr>
    </w:p>
    <w:p w14:paraId="352E2385" w14:textId="77777777" w:rsidR="00915A71" w:rsidRPr="008D5D72" w:rsidRDefault="00915A71" w:rsidP="00915A71">
      <w:pPr>
        <w:spacing w:line="240" w:lineRule="auto"/>
        <w:jc w:val="center"/>
        <w:rPr>
          <w:rFonts w:ascii="Times New Roman" w:hAnsi="Times New Roman" w:cs="Times New Roman"/>
          <w:sz w:val="24"/>
          <w:szCs w:val="24"/>
        </w:rPr>
      </w:pPr>
      <w:r w:rsidRPr="008D5D72">
        <w:rPr>
          <w:rFonts w:ascii="Times New Roman" w:hAnsi="Times New Roman" w:cs="Times New Roman"/>
          <w:sz w:val="24"/>
          <w:szCs w:val="24"/>
        </w:rPr>
        <w:t>FINDINGS</w:t>
      </w:r>
    </w:p>
    <w:p w14:paraId="461564EE" w14:textId="77777777" w:rsidR="00915A71" w:rsidRPr="004A33C2" w:rsidRDefault="00915A71" w:rsidP="00915A71">
      <w:pPr>
        <w:spacing w:line="240" w:lineRule="auto"/>
        <w:jc w:val="both"/>
        <w:rPr>
          <w:rFonts w:ascii="Times New Roman" w:hAnsi="Times New Roman" w:cs="Times New Roman"/>
          <w:sz w:val="24"/>
          <w:szCs w:val="24"/>
        </w:rPr>
      </w:pPr>
      <w:r w:rsidRPr="004A33C2">
        <w:rPr>
          <w:rFonts w:ascii="Times New Roman" w:hAnsi="Times New Roman" w:cs="Times New Roman"/>
          <w:sz w:val="24"/>
          <w:szCs w:val="24"/>
        </w:rPr>
        <w:t xml:space="preserve">Based on the review of the four pre-service teacher leadership concepts and models, this paper has identified 6 aspects in pre-service teacher leadership. The aspects are (i) Leadership practice strives for futuristic leadership, (ii) Leadership practice sets the direction, (iii) Leadership practices enrich data, (iv) Leadership practices value diversity, (v) The practice of leadership that respects the consensus of stakeholders and (vi) Leadership practice practicing collaborative &amp; collective culture. </w:t>
      </w:r>
    </w:p>
    <w:p w14:paraId="3DCDE078" w14:textId="77777777" w:rsidR="00915A71" w:rsidRDefault="00915A71" w:rsidP="00915A71">
      <w:pPr>
        <w:spacing w:line="24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     </w:t>
      </w:r>
      <w:r w:rsidRPr="004A33C2">
        <w:rPr>
          <w:rFonts w:ascii="Times New Roman" w:hAnsi="Times New Roman" w:cs="Times New Roman"/>
          <w:sz w:val="24"/>
          <w:szCs w:val="24"/>
        </w:rPr>
        <w:t>To summarise, the four pre-service teacher leadership frameworks and models have emphasised on common aspects, as shown in the table below:</w:t>
      </w:r>
    </w:p>
    <w:p w14:paraId="1E29258D" w14:textId="77777777" w:rsidR="00915A71" w:rsidRPr="004A33C2" w:rsidRDefault="00915A71" w:rsidP="00915A71">
      <w:pPr>
        <w:spacing w:line="240" w:lineRule="auto"/>
        <w:jc w:val="both"/>
        <w:rPr>
          <w:rFonts w:ascii="Times New Roman" w:hAnsi="Times New Roman" w:cs="Times New Roman"/>
          <w:sz w:val="24"/>
          <w:szCs w:val="24"/>
        </w:rPr>
      </w:pPr>
    </w:p>
    <w:p w14:paraId="2B92506A" w14:textId="77777777" w:rsidR="00915A71" w:rsidRPr="00F34343" w:rsidRDefault="00915A71" w:rsidP="00915A71">
      <w:pPr>
        <w:spacing w:after="0" w:line="240" w:lineRule="auto"/>
        <w:jc w:val="center"/>
        <w:rPr>
          <w:rFonts w:ascii="Times New Roman" w:hAnsi="Times New Roman" w:cs="Times New Roman"/>
          <w:sz w:val="18"/>
          <w:szCs w:val="18"/>
        </w:rPr>
      </w:pPr>
      <w:r w:rsidRPr="00F34343">
        <w:rPr>
          <w:rFonts w:ascii="Times New Roman" w:hAnsi="Times New Roman" w:cs="Times New Roman"/>
          <w:sz w:val="18"/>
          <w:szCs w:val="18"/>
        </w:rPr>
        <w:t>TABLE 2. Summary Of Common Aspects Identified In Four Pre-Service Teacher Leadership Concepts And Models</w:t>
      </w:r>
    </w:p>
    <w:p w14:paraId="2723C335" w14:textId="77777777" w:rsidR="00915A71" w:rsidRPr="004A33C2" w:rsidRDefault="00915A71" w:rsidP="00915A71">
      <w:pPr>
        <w:spacing w:after="0" w:line="240" w:lineRule="auto"/>
        <w:jc w:val="both"/>
        <w:rPr>
          <w:rFonts w:ascii="Times New Roman" w:hAnsi="Times New Roman" w:cs="Times New Roman"/>
          <w:i/>
          <w:iCs/>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3"/>
        <w:gridCol w:w="1803"/>
        <w:gridCol w:w="1803"/>
        <w:gridCol w:w="1803"/>
        <w:gridCol w:w="1804"/>
      </w:tblGrid>
      <w:tr w:rsidR="00915A71" w:rsidRPr="00AF347D" w14:paraId="02B3BA19" w14:textId="77777777" w:rsidTr="001F43AF">
        <w:tc>
          <w:tcPr>
            <w:tcW w:w="1803" w:type="dxa"/>
            <w:tcBorders>
              <w:top w:val="single" w:sz="4" w:space="0" w:color="auto"/>
              <w:bottom w:val="single" w:sz="4" w:space="0" w:color="auto"/>
            </w:tcBorders>
          </w:tcPr>
          <w:p w14:paraId="220493C9" w14:textId="77777777" w:rsidR="00915A71" w:rsidRPr="00AF347D" w:rsidRDefault="00915A71" w:rsidP="001F43AF">
            <w:pPr>
              <w:rPr>
                <w:rFonts w:ascii="Times New Roman" w:hAnsi="Times New Roman" w:cs="Times New Roman"/>
                <w:sz w:val="14"/>
                <w:szCs w:val="14"/>
              </w:rPr>
            </w:pPr>
            <w:r w:rsidRPr="00AF347D">
              <w:rPr>
                <w:rFonts w:ascii="Times New Roman" w:hAnsi="Times New Roman" w:cs="Times New Roman"/>
                <w:sz w:val="14"/>
                <w:szCs w:val="14"/>
              </w:rPr>
              <w:t>Aspects</w:t>
            </w:r>
          </w:p>
        </w:tc>
        <w:tc>
          <w:tcPr>
            <w:tcW w:w="1803" w:type="dxa"/>
            <w:tcBorders>
              <w:top w:val="single" w:sz="4" w:space="0" w:color="auto"/>
              <w:bottom w:val="single" w:sz="4" w:space="0" w:color="auto"/>
            </w:tcBorders>
          </w:tcPr>
          <w:p w14:paraId="24A63D18" w14:textId="77777777" w:rsidR="00915A71" w:rsidRPr="00AF347D" w:rsidRDefault="00915A71" w:rsidP="001F43AF">
            <w:pPr>
              <w:rPr>
                <w:rFonts w:ascii="Times New Roman" w:hAnsi="Times New Roman" w:cs="Times New Roman"/>
                <w:sz w:val="14"/>
                <w:szCs w:val="14"/>
              </w:rPr>
            </w:pPr>
            <w:r w:rsidRPr="00AF347D">
              <w:rPr>
                <w:rFonts w:ascii="Times New Roman" w:hAnsi="Times New Roman" w:cs="Times New Roman"/>
                <w:sz w:val="14"/>
                <w:szCs w:val="14"/>
              </w:rPr>
              <w:t>Pre-service Teacher Preparation Model to Become Leaders by Bond (2011)</w:t>
            </w:r>
          </w:p>
        </w:tc>
        <w:tc>
          <w:tcPr>
            <w:tcW w:w="1803" w:type="dxa"/>
            <w:tcBorders>
              <w:top w:val="single" w:sz="4" w:space="0" w:color="auto"/>
              <w:bottom w:val="single" w:sz="4" w:space="0" w:color="auto"/>
            </w:tcBorders>
          </w:tcPr>
          <w:p w14:paraId="1882889B" w14:textId="77777777" w:rsidR="00915A71" w:rsidRPr="00AF347D" w:rsidRDefault="00915A71" w:rsidP="001F43AF">
            <w:pPr>
              <w:rPr>
                <w:rFonts w:ascii="Times New Roman" w:hAnsi="Times New Roman" w:cs="Times New Roman"/>
                <w:sz w:val="14"/>
                <w:szCs w:val="14"/>
              </w:rPr>
            </w:pPr>
            <w:r w:rsidRPr="00AF347D">
              <w:rPr>
                <w:rFonts w:ascii="Times New Roman" w:hAnsi="Times New Roman" w:cs="Times New Roman"/>
                <w:sz w:val="14"/>
                <w:szCs w:val="14"/>
              </w:rPr>
              <w:t>Pre-service Teacher Leadership Capacity and Commitment Model by Grossman &amp; Richert (1996)</w:t>
            </w:r>
          </w:p>
        </w:tc>
        <w:tc>
          <w:tcPr>
            <w:tcW w:w="1803" w:type="dxa"/>
            <w:tcBorders>
              <w:top w:val="single" w:sz="4" w:space="0" w:color="auto"/>
              <w:bottom w:val="single" w:sz="4" w:space="0" w:color="auto"/>
            </w:tcBorders>
          </w:tcPr>
          <w:p w14:paraId="62BF4F57" w14:textId="77777777" w:rsidR="00915A71" w:rsidRPr="00AF347D" w:rsidRDefault="00915A71" w:rsidP="001F43AF">
            <w:pPr>
              <w:rPr>
                <w:rFonts w:ascii="Times New Roman" w:hAnsi="Times New Roman" w:cs="Times New Roman"/>
                <w:sz w:val="14"/>
                <w:szCs w:val="14"/>
              </w:rPr>
            </w:pPr>
            <w:r w:rsidRPr="00AF347D">
              <w:rPr>
                <w:rFonts w:ascii="Times New Roman" w:hAnsi="Times New Roman" w:cs="Times New Roman"/>
                <w:sz w:val="14"/>
                <w:szCs w:val="14"/>
              </w:rPr>
              <w:t>Teacher Leadership Model by Phelps (2008)</w:t>
            </w:r>
          </w:p>
        </w:tc>
        <w:tc>
          <w:tcPr>
            <w:tcW w:w="1804" w:type="dxa"/>
            <w:tcBorders>
              <w:top w:val="single" w:sz="4" w:space="0" w:color="auto"/>
              <w:bottom w:val="single" w:sz="4" w:space="0" w:color="auto"/>
            </w:tcBorders>
          </w:tcPr>
          <w:p w14:paraId="60539CD0" w14:textId="77777777" w:rsidR="00915A71" w:rsidRPr="00AF347D" w:rsidRDefault="00915A71" w:rsidP="001F43AF">
            <w:pPr>
              <w:rPr>
                <w:rFonts w:ascii="Times New Roman" w:hAnsi="Times New Roman" w:cs="Times New Roman"/>
                <w:sz w:val="14"/>
                <w:szCs w:val="14"/>
              </w:rPr>
            </w:pPr>
            <w:r w:rsidRPr="00AF347D">
              <w:rPr>
                <w:rFonts w:ascii="Times New Roman" w:hAnsi="Times New Roman" w:cs="Times New Roman"/>
                <w:sz w:val="14"/>
                <w:szCs w:val="14"/>
              </w:rPr>
              <w:t>New Teacher Leader Development Model by Wang, Ko and Qian (2022)</w:t>
            </w:r>
          </w:p>
        </w:tc>
      </w:tr>
      <w:tr w:rsidR="00915A71" w:rsidRPr="00AF347D" w14:paraId="5637B55C" w14:textId="77777777" w:rsidTr="001F43AF">
        <w:tc>
          <w:tcPr>
            <w:tcW w:w="1803" w:type="dxa"/>
            <w:tcBorders>
              <w:top w:val="single" w:sz="4" w:space="0" w:color="auto"/>
              <w:bottom w:val="single" w:sz="4" w:space="0" w:color="auto"/>
            </w:tcBorders>
          </w:tcPr>
          <w:p w14:paraId="43F6FF17" w14:textId="77777777" w:rsidR="00915A71" w:rsidRPr="00AF347D" w:rsidRDefault="00915A71" w:rsidP="001F43AF">
            <w:pPr>
              <w:rPr>
                <w:rFonts w:ascii="Times New Roman" w:hAnsi="Times New Roman" w:cs="Times New Roman"/>
                <w:sz w:val="14"/>
                <w:szCs w:val="14"/>
              </w:rPr>
            </w:pPr>
            <w:r w:rsidRPr="00AF347D">
              <w:rPr>
                <w:rFonts w:ascii="Times New Roman" w:hAnsi="Times New Roman" w:cs="Times New Roman"/>
                <w:sz w:val="14"/>
                <w:szCs w:val="14"/>
              </w:rPr>
              <w:t>(i) Leadership practice strives for professional leadership</w:t>
            </w:r>
          </w:p>
        </w:tc>
        <w:tc>
          <w:tcPr>
            <w:tcW w:w="1803" w:type="dxa"/>
            <w:tcBorders>
              <w:top w:val="single" w:sz="4" w:space="0" w:color="auto"/>
              <w:bottom w:val="single" w:sz="4" w:space="0" w:color="auto"/>
            </w:tcBorders>
            <w:vAlign w:val="center"/>
          </w:tcPr>
          <w:p w14:paraId="75A4DD10" w14:textId="77777777" w:rsidR="00915A71" w:rsidRPr="00AF347D" w:rsidRDefault="00915A71" w:rsidP="001F43AF">
            <w:pPr>
              <w:jc w:val="center"/>
              <w:rPr>
                <w:rFonts w:ascii="Times New Roman" w:hAnsi="Times New Roman" w:cs="Times New Roman"/>
                <w:sz w:val="14"/>
                <w:szCs w:val="14"/>
              </w:rPr>
            </w:pPr>
            <w:r w:rsidRPr="00AF347D">
              <w:rPr>
                <w:rFonts w:ascii="Times New Roman" w:hAnsi="Times New Roman" w:cs="Times New Roman"/>
                <w:sz w:val="14"/>
                <w:szCs w:val="14"/>
              </w:rPr>
              <w:t>√</w:t>
            </w:r>
          </w:p>
        </w:tc>
        <w:tc>
          <w:tcPr>
            <w:tcW w:w="1803" w:type="dxa"/>
            <w:tcBorders>
              <w:top w:val="single" w:sz="4" w:space="0" w:color="auto"/>
              <w:bottom w:val="single" w:sz="4" w:space="0" w:color="auto"/>
            </w:tcBorders>
            <w:vAlign w:val="center"/>
          </w:tcPr>
          <w:p w14:paraId="50C19923" w14:textId="77777777" w:rsidR="00915A71" w:rsidRPr="00AF347D" w:rsidRDefault="00915A71" w:rsidP="001F43AF">
            <w:pPr>
              <w:jc w:val="center"/>
              <w:rPr>
                <w:rFonts w:ascii="Times New Roman" w:hAnsi="Times New Roman" w:cs="Times New Roman"/>
                <w:sz w:val="14"/>
                <w:szCs w:val="14"/>
              </w:rPr>
            </w:pPr>
            <w:r w:rsidRPr="00AF347D">
              <w:rPr>
                <w:rFonts w:ascii="Times New Roman" w:hAnsi="Times New Roman" w:cs="Times New Roman"/>
                <w:sz w:val="14"/>
                <w:szCs w:val="14"/>
              </w:rPr>
              <w:t>√</w:t>
            </w:r>
          </w:p>
        </w:tc>
        <w:tc>
          <w:tcPr>
            <w:tcW w:w="1803" w:type="dxa"/>
            <w:tcBorders>
              <w:top w:val="single" w:sz="4" w:space="0" w:color="auto"/>
              <w:bottom w:val="single" w:sz="4" w:space="0" w:color="auto"/>
            </w:tcBorders>
            <w:vAlign w:val="center"/>
          </w:tcPr>
          <w:p w14:paraId="2E1CA3F7" w14:textId="77777777" w:rsidR="00915A71" w:rsidRPr="00AF347D" w:rsidRDefault="00915A71" w:rsidP="001F43AF">
            <w:pPr>
              <w:jc w:val="center"/>
              <w:rPr>
                <w:rFonts w:ascii="Times New Roman" w:hAnsi="Times New Roman" w:cs="Times New Roman"/>
                <w:sz w:val="14"/>
                <w:szCs w:val="14"/>
              </w:rPr>
            </w:pPr>
            <w:r w:rsidRPr="00AF347D">
              <w:rPr>
                <w:rFonts w:ascii="Times New Roman" w:hAnsi="Times New Roman" w:cs="Times New Roman"/>
                <w:sz w:val="14"/>
                <w:szCs w:val="14"/>
              </w:rPr>
              <w:t>√</w:t>
            </w:r>
          </w:p>
        </w:tc>
        <w:tc>
          <w:tcPr>
            <w:tcW w:w="1804" w:type="dxa"/>
            <w:tcBorders>
              <w:top w:val="single" w:sz="4" w:space="0" w:color="auto"/>
              <w:bottom w:val="single" w:sz="4" w:space="0" w:color="auto"/>
            </w:tcBorders>
            <w:vAlign w:val="center"/>
          </w:tcPr>
          <w:p w14:paraId="1BCB02D0" w14:textId="77777777" w:rsidR="00915A71" w:rsidRPr="00AF347D" w:rsidRDefault="00915A71" w:rsidP="001F43AF">
            <w:pPr>
              <w:jc w:val="center"/>
              <w:rPr>
                <w:rFonts w:ascii="Times New Roman" w:hAnsi="Times New Roman" w:cs="Times New Roman"/>
                <w:sz w:val="14"/>
                <w:szCs w:val="14"/>
              </w:rPr>
            </w:pPr>
            <w:r w:rsidRPr="00AF347D">
              <w:rPr>
                <w:rFonts w:ascii="Times New Roman" w:hAnsi="Times New Roman" w:cs="Times New Roman"/>
                <w:sz w:val="14"/>
                <w:szCs w:val="14"/>
              </w:rPr>
              <w:t>√</w:t>
            </w:r>
          </w:p>
        </w:tc>
      </w:tr>
      <w:tr w:rsidR="00915A71" w:rsidRPr="00AF347D" w14:paraId="7A71B479" w14:textId="77777777" w:rsidTr="001F43AF">
        <w:tc>
          <w:tcPr>
            <w:tcW w:w="1803" w:type="dxa"/>
            <w:tcBorders>
              <w:top w:val="single" w:sz="4" w:space="0" w:color="auto"/>
              <w:bottom w:val="single" w:sz="4" w:space="0" w:color="auto"/>
            </w:tcBorders>
          </w:tcPr>
          <w:p w14:paraId="3235756C" w14:textId="77777777" w:rsidR="00915A71" w:rsidRPr="00AF347D" w:rsidRDefault="00915A71" w:rsidP="001F43AF">
            <w:pPr>
              <w:rPr>
                <w:rFonts w:ascii="Times New Roman" w:hAnsi="Times New Roman" w:cs="Times New Roman"/>
                <w:sz w:val="14"/>
                <w:szCs w:val="14"/>
              </w:rPr>
            </w:pPr>
            <w:r w:rsidRPr="00AF347D">
              <w:rPr>
                <w:rFonts w:ascii="Times New Roman" w:hAnsi="Times New Roman" w:cs="Times New Roman"/>
                <w:sz w:val="14"/>
                <w:szCs w:val="14"/>
              </w:rPr>
              <w:t>(ii) Leadership practice sets the direction</w:t>
            </w:r>
          </w:p>
        </w:tc>
        <w:tc>
          <w:tcPr>
            <w:tcW w:w="1803" w:type="dxa"/>
            <w:tcBorders>
              <w:top w:val="single" w:sz="4" w:space="0" w:color="auto"/>
              <w:bottom w:val="single" w:sz="4" w:space="0" w:color="auto"/>
            </w:tcBorders>
            <w:vAlign w:val="center"/>
          </w:tcPr>
          <w:p w14:paraId="47E67265" w14:textId="77777777" w:rsidR="00915A71" w:rsidRPr="00AF347D" w:rsidRDefault="00915A71" w:rsidP="001F43AF">
            <w:pPr>
              <w:jc w:val="center"/>
              <w:rPr>
                <w:rFonts w:ascii="Times New Roman" w:hAnsi="Times New Roman" w:cs="Times New Roman"/>
                <w:sz w:val="14"/>
                <w:szCs w:val="14"/>
              </w:rPr>
            </w:pPr>
            <w:r w:rsidRPr="00AF347D">
              <w:rPr>
                <w:rFonts w:ascii="Times New Roman" w:hAnsi="Times New Roman" w:cs="Times New Roman"/>
                <w:sz w:val="14"/>
                <w:szCs w:val="14"/>
              </w:rPr>
              <w:t>√</w:t>
            </w:r>
          </w:p>
        </w:tc>
        <w:tc>
          <w:tcPr>
            <w:tcW w:w="1803" w:type="dxa"/>
            <w:tcBorders>
              <w:top w:val="single" w:sz="4" w:space="0" w:color="auto"/>
              <w:bottom w:val="single" w:sz="4" w:space="0" w:color="auto"/>
            </w:tcBorders>
            <w:vAlign w:val="center"/>
          </w:tcPr>
          <w:p w14:paraId="6EBF7570" w14:textId="77777777" w:rsidR="00915A71" w:rsidRPr="00AF347D" w:rsidRDefault="00915A71" w:rsidP="001F43AF">
            <w:pPr>
              <w:jc w:val="center"/>
              <w:rPr>
                <w:rFonts w:ascii="Times New Roman" w:hAnsi="Times New Roman" w:cs="Times New Roman"/>
                <w:sz w:val="14"/>
                <w:szCs w:val="14"/>
              </w:rPr>
            </w:pPr>
            <w:r w:rsidRPr="00AF347D">
              <w:rPr>
                <w:rFonts w:ascii="Times New Roman" w:hAnsi="Times New Roman" w:cs="Times New Roman"/>
                <w:sz w:val="14"/>
                <w:szCs w:val="14"/>
              </w:rPr>
              <w:t>√</w:t>
            </w:r>
          </w:p>
        </w:tc>
        <w:tc>
          <w:tcPr>
            <w:tcW w:w="1803" w:type="dxa"/>
            <w:tcBorders>
              <w:top w:val="single" w:sz="4" w:space="0" w:color="auto"/>
              <w:bottom w:val="single" w:sz="4" w:space="0" w:color="auto"/>
            </w:tcBorders>
            <w:vAlign w:val="center"/>
          </w:tcPr>
          <w:p w14:paraId="42094758" w14:textId="77777777" w:rsidR="00915A71" w:rsidRPr="00AF347D" w:rsidRDefault="00915A71" w:rsidP="001F43AF">
            <w:pPr>
              <w:jc w:val="center"/>
              <w:rPr>
                <w:rFonts w:ascii="Times New Roman" w:hAnsi="Times New Roman" w:cs="Times New Roman"/>
                <w:sz w:val="14"/>
                <w:szCs w:val="14"/>
              </w:rPr>
            </w:pPr>
            <w:r w:rsidRPr="00AF347D">
              <w:rPr>
                <w:rFonts w:ascii="Times New Roman" w:hAnsi="Times New Roman" w:cs="Times New Roman"/>
                <w:sz w:val="14"/>
                <w:szCs w:val="14"/>
              </w:rPr>
              <w:t>√</w:t>
            </w:r>
          </w:p>
        </w:tc>
        <w:tc>
          <w:tcPr>
            <w:tcW w:w="1804" w:type="dxa"/>
            <w:tcBorders>
              <w:top w:val="single" w:sz="4" w:space="0" w:color="auto"/>
              <w:bottom w:val="single" w:sz="4" w:space="0" w:color="auto"/>
            </w:tcBorders>
            <w:vAlign w:val="center"/>
          </w:tcPr>
          <w:p w14:paraId="7902C5F8" w14:textId="77777777" w:rsidR="00915A71" w:rsidRPr="00AF347D" w:rsidRDefault="00915A71" w:rsidP="001F43AF">
            <w:pPr>
              <w:jc w:val="center"/>
              <w:rPr>
                <w:rFonts w:ascii="Times New Roman" w:hAnsi="Times New Roman" w:cs="Times New Roman"/>
                <w:sz w:val="14"/>
                <w:szCs w:val="14"/>
              </w:rPr>
            </w:pPr>
            <w:r w:rsidRPr="00AF347D">
              <w:rPr>
                <w:rFonts w:ascii="Times New Roman" w:hAnsi="Times New Roman" w:cs="Times New Roman"/>
                <w:sz w:val="14"/>
                <w:szCs w:val="14"/>
              </w:rPr>
              <w:t>√</w:t>
            </w:r>
          </w:p>
        </w:tc>
      </w:tr>
      <w:tr w:rsidR="00915A71" w:rsidRPr="00AF347D" w14:paraId="1F6B5614" w14:textId="77777777" w:rsidTr="001F43AF">
        <w:tc>
          <w:tcPr>
            <w:tcW w:w="1803" w:type="dxa"/>
            <w:tcBorders>
              <w:top w:val="single" w:sz="4" w:space="0" w:color="auto"/>
              <w:bottom w:val="single" w:sz="4" w:space="0" w:color="auto"/>
            </w:tcBorders>
          </w:tcPr>
          <w:p w14:paraId="7725900C" w14:textId="77777777" w:rsidR="00915A71" w:rsidRPr="00AF347D" w:rsidRDefault="00915A71" w:rsidP="001F43AF">
            <w:pPr>
              <w:rPr>
                <w:rFonts w:ascii="Times New Roman" w:hAnsi="Times New Roman" w:cs="Times New Roman"/>
                <w:sz w:val="14"/>
                <w:szCs w:val="14"/>
              </w:rPr>
            </w:pPr>
            <w:r w:rsidRPr="00AF347D">
              <w:rPr>
                <w:rFonts w:ascii="Times New Roman" w:hAnsi="Times New Roman" w:cs="Times New Roman"/>
                <w:sz w:val="14"/>
                <w:szCs w:val="14"/>
              </w:rPr>
              <w:t>(iii) Leadership practices enrich data</w:t>
            </w:r>
          </w:p>
        </w:tc>
        <w:tc>
          <w:tcPr>
            <w:tcW w:w="1803" w:type="dxa"/>
            <w:tcBorders>
              <w:top w:val="single" w:sz="4" w:space="0" w:color="auto"/>
              <w:bottom w:val="single" w:sz="4" w:space="0" w:color="auto"/>
            </w:tcBorders>
            <w:vAlign w:val="center"/>
          </w:tcPr>
          <w:p w14:paraId="77141391" w14:textId="77777777" w:rsidR="00915A71" w:rsidRPr="00AF347D" w:rsidRDefault="00915A71" w:rsidP="001F43AF">
            <w:pPr>
              <w:jc w:val="center"/>
              <w:rPr>
                <w:rFonts w:ascii="Times New Roman" w:hAnsi="Times New Roman" w:cs="Times New Roman"/>
                <w:sz w:val="14"/>
                <w:szCs w:val="14"/>
              </w:rPr>
            </w:pPr>
          </w:p>
        </w:tc>
        <w:tc>
          <w:tcPr>
            <w:tcW w:w="1803" w:type="dxa"/>
            <w:tcBorders>
              <w:top w:val="single" w:sz="4" w:space="0" w:color="auto"/>
              <w:bottom w:val="single" w:sz="4" w:space="0" w:color="auto"/>
            </w:tcBorders>
            <w:vAlign w:val="center"/>
          </w:tcPr>
          <w:p w14:paraId="583FA194" w14:textId="77777777" w:rsidR="00915A71" w:rsidRPr="00AF347D" w:rsidRDefault="00915A71" w:rsidP="001F43AF">
            <w:pPr>
              <w:jc w:val="center"/>
              <w:rPr>
                <w:rFonts w:ascii="Times New Roman" w:hAnsi="Times New Roman" w:cs="Times New Roman"/>
                <w:sz w:val="14"/>
                <w:szCs w:val="14"/>
              </w:rPr>
            </w:pPr>
          </w:p>
        </w:tc>
        <w:tc>
          <w:tcPr>
            <w:tcW w:w="1803" w:type="dxa"/>
            <w:tcBorders>
              <w:top w:val="single" w:sz="4" w:space="0" w:color="auto"/>
              <w:bottom w:val="single" w:sz="4" w:space="0" w:color="auto"/>
            </w:tcBorders>
            <w:vAlign w:val="center"/>
          </w:tcPr>
          <w:p w14:paraId="1C268701" w14:textId="77777777" w:rsidR="00915A71" w:rsidRPr="00AF347D" w:rsidRDefault="00915A71" w:rsidP="001F43AF">
            <w:pPr>
              <w:jc w:val="center"/>
              <w:rPr>
                <w:rFonts w:ascii="Times New Roman" w:hAnsi="Times New Roman" w:cs="Times New Roman"/>
                <w:sz w:val="14"/>
                <w:szCs w:val="14"/>
              </w:rPr>
            </w:pPr>
          </w:p>
        </w:tc>
        <w:tc>
          <w:tcPr>
            <w:tcW w:w="1804" w:type="dxa"/>
            <w:tcBorders>
              <w:top w:val="single" w:sz="4" w:space="0" w:color="auto"/>
              <w:bottom w:val="single" w:sz="4" w:space="0" w:color="auto"/>
            </w:tcBorders>
            <w:vAlign w:val="center"/>
          </w:tcPr>
          <w:p w14:paraId="0D15FBD8" w14:textId="77777777" w:rsidR="00915A71" w:rsidRPr="00AF347D" w:rsidRDefault="00915A71" w:rsidP="001F43AF">
            <w:pPr>
              <w:jc w:val="center"/>
              <w:rPr>
                <w:rFonts w:ascii="Times New Roman" w:hAnsi="Times New Roman" w:cs="Times New Roman"/>
                <w:sz w:val="14"/>
                <w:szCs w:val="14"/>
              </w:rPr>
            </w:pPr>
            <w:r w:rsidRPr="00AF347D">
              <w:rPr>
                <w:rFonts w:ascii="Times New Roman" w:hAnsi="Times New Roman" w:cs="Times New Roman"/>
                <w:sz w:val="14"/>
                <w:szCs w:val="14"/>
              </w:rPr>
              <w:t>√</w:t>
            </w:r>
          </w:p>
        </w:tc>
      </w:tr>
      <w:tr w:rsidR="00915A71" w:rsidRPr="00AF347D" w14:paraId="0FF2FBA5" w14:textId="77777777" w:rsidTr="001F43AF">
        <w:tc>
          <w:tcPr>
            <w:tcW w:w="1803" w:type="dxa"/>
            <w:tcBorders>
              <w:top w:val="single" w:sz="4" w:space="0" w:color="auto"/>
              <w:bottom w:val="single" w:sz="4" w:space="0" w:color="auto"/>
            </w:tcBorders>
          </w:tcPr>
          <w:p w14:paraId="73D1F11D" w14:textId="77777777" w:rsidR="00915A71" w:rsidRPr="00AF347D" w:rsidRDefault="00915A71" w:rsidP="001F43AF">
            <w:pPr>
              <w:rPr>
                <w:rFonts w:ascii="Times New Roman" w:hAnsi="Times New Roman" w:cs="Times New Roman"/>
                <w:sz w:val="14"/>
                <w:szCs w:val="14"/>
              </w:rPr>
            </w:pPr>
            <w:r w:rsidRPr="00AF347D">
              <w:rPr>
                <w:rFonts w:ascii="Times New Roman" w:hAnsi="Times New Roman" w:cs="Times New Roman"/>
                <w:sz w:val="14"/>
                <w:szCs w:val="14"/>
              </w:rPr>
              <w:t>(iv) Leadership practices value diversity</w:t>
            </w:r>
          </w:p>
        </w:tc>
        <w:tc>
          <w:tcPr>
            <w:tcW w:w="1803" w:type="dxa"/>
            <w:tcBorders>
              <w:top w:val="single" w:sz="4" w:space="0" w:color="auto"/>
              <w:bottom w:val="single" w:sz="4" w:space="0" w:color="auto"/>
            </w:tcBorders>
            <w:vAlign w:val="center"/>
          </w:tcPr>
          <w:p w14:paraId="581BDA0C" w14:textId="77777777" w:rsidR="00915A71" w:rsidRPr="00AF347D" w:rsidRDefault="00915A71" w:rsidP="001F43AF">
            <w:pPr>
              <w:jc w:val="center"/>
              <w:rPr>
                <w:rFonts w:ascii="Times New Roman" w:hAnsi="Times New Roman" w:cs="Times New Roman"/>
                <w:sz w:val="14"/>
                <w:szCs w:val="14"/>
              </w:rPr>
            </w:pPr>
          </w:p>
        </w:tc>
        <w:tc>
          <w:tcPr>
            <w:tcW w:w="1803" w:type="dxa"/>
            <w:tcBorders>
              <w:top w:val="single" w:sz="4" w:space="0" w:color="auto"/>
              <w:bottom w:val="single" w:sz="4" w:space="0" w:color="auto"/>
            </w:tcBorders>
            <w:vAlign w:val="center"/>
          </w:tcPr>
          <w:p w14:paraId="3F88E995" w14:textId="77777777" w:rsidR="00915A71" w:rsidRPr="00AF347D" w:rsidRDefault="00915A71" w:rsidP="001F43AF">
            <w:pPr>
              <w:jc w:val="center"/>
              <w:rPr>
                <w:rFonts w:ascii="Times New Roman" w:hAnsi="Times New Roman" w:cs="Times New Roman"/>
                <w:sz w:val="14"/>
                <w:szCs w:val="14"/>
              </w:rPr>
            </w:pPr>
            <w:r w:rsidRPr="00AF347D">
              <w:rPr>
                <w:rFonts w:ascii="Times New Roman" w:hAnsi="Times New Roman" w:cs="Times New Roman"/>
                <w:sz w:val="14"/>
                <w:szCs w:val="14"/>
              </w:rPr>
              <w:t>√</w:t>
            </w:r>
          </w:p>
        </w:tc>
        <w:tc>
          <w:tcPr>
            <w:tcW w:w="1803" w:type="dxa"/>
            <w:tcBorders>
              <w:top w:val="single" w:sz="4" w:space="0" w:color="auto"/>
              <w:bottom w:val="single" w:sz="4" w:space="0" w:color="auto"/>
            </w:tcBorders>
            <w:vAlign w:val="center"/>
          </w:tcPr>
          <w:p w14:paraId="0275D033" w14:textId="77777777" w:rsidR="00915A71" w:rsidRPr="00AF347D" w:rsidRDefault="00915A71" w:rsidP="001F43AF">
            <w:pPr>
              <w:jc w:val="center"/>
              <w:rPr>
                <w:rFonts w:ascii="Times New Roman" w:hAnsi="Times New Roman" w:cs="Times New Roman"/>
                <w:sz w:val="14"/>
                <w:szCs w:val="14"/>
              </w:rPr>
            </w:pPr>
            <w:r w:rsidRPr="00AF347D">
              <w:rPr>
                <w:rFonts w:ascii="Times New Roman" w:hAnsi="Times New Roman" w:cs="Times New Roman"/>
                <w:sz w:val="14"/>
                <w:szCs w:val="14"/>
              </w:rPr>
              <w:t>√</w:t>
            </w:r>
          </w:p>
        </w:tc>
        <w:tc>
          <w:tcPr>
            <w:tcW w:w="1804" w:type="dxa"/>
            <w:tcBorders>
              <w:top w:val="single" w:sz="4" w:space="0" w:color="auto"/>
              <w:bottom w:val="single" w:sz="4" w:space="0" w:color="auto"/>
            </w:tcBorders>
            <w:vAlign w:val="center"/>
          </w:tcPr>
          <w:p w14:paraId="7CC0EA8C" w14:textId="77777777" w:rsidR="00915A71" w:rsidRPr="00AF347D" w:rsidRDefault="00915A71" w:rsidP="001F43AF">
            <w:pPr>
              <w:jc w:val="center"/>
              <w:rPr>
                <w:rFonts w:ascii="Times New Roman" w:hAnsi="Times New Roman" w:cs="Times New Roman"/>
                <w:sz w:val="14"/>
                <w:szCs w:val="14"/>
              </w:rPr>
            </w:pPr>
          </w:p>
        </w:tc>
      </w:tr>
      <w:tr w:rsidR="00915A71" w:rsidRPr="00AF347D" w14:paraId="60919B76" w14:textId="77777777" w:rsidTr="001F43AF">
        <w:tc>
          <w:tcPr>
            <w:tcW w:w="1803" w:type="dxa"/>
            <w:tcBorders>
              <w:top w:val="single" w:sz="4" w:space="0" w:color="auto"/>
              <w:bottom w:val="single" w:sz="4" w:space="0" w:color="auto"/>
            </w:tcBorders>
          </w:tcPr>
          <w:p w14:paraId="77AC9A04" w14:textId="77777777" w:rsidR="00915A71" w:rsidRPr="00AF347D" w:rsidRDefault="00915A71" w:rsidP="001F43AF">
            <w:pPr>
              <w:rPr>
                <w:rFonts w:ascii="Times New Roman" w:hAnsi="Times New Roman" w:cs="Times New Roman"/>
                <w:sz w:val="14"/>
                <w:szCs w:val="14"/>
              </w:rPr>
            </w:pPr>
            <w:r w:rsidRPr="00AF347D">
              <w:rPr>
                <w:rFonts w:ascii="Times New Roman" w:hAnsi="Times New Roman" w:cs="Times New Roman"/>
                <w:sz w:val="14"/>
                <w:szCs w:val="14"/>
              </w:rPr>
              <w:t>(v) The practice of leadership that respects the consensus of stakeholders</w:t>
            </w:r>
          </w:p>
        </w:tc>
        <w:tc>
          <w:tcPr>
            <w:tcW w:w="1803" w:type="dxa"/>
            <w:tcBorders>
              <w:top w:val="single" w:sz="4" w:space="0" w:color="auto"/>
              <w:bottom w:val="single" w:sz="4" w:space="0" w:color="auto"/>
            </w:tcBorders>
            <w:vAlign w:val="center"/>
          </w:tcPr>
          <w:p w14:paraId="339D8AAF" w14:textId="77777777" w:rsidR="00915A71" w:rsidRPr="00AF347D" w:rsidRDefault="00915A71" w:rsidP="001F43AF">
            <w:pPr>
              <w:jc w:val="center"/>
              <w:rPr>
                <w:rFonts w:ascii="Times New Roman" w:hAnsi="Times New Roman" w:cs="Times New Roman"/>
                <w:sz w:val="14"/>
                <w:szCs w:val="14"/>
              </w:rPr>
            </w:pPr>
            <w:r w:rsidRPr="00AF347D">
              <w:rPr>
                <w:rFonts w:ascii="Times New Roman" w:hAnsi="Times New Roman" w:cs="Times New Roman"/>
                <w:sz w:val="14"/>
                <w:szCs w:val="14"/>
              </w:rPr>
              <w:t>√</w:t>
            </w:r>
          </w:p>
        </w:tc>
        <w:tc>
          <w:tcPr>
            <w:tcW w:w="1803" w:type="dxa"/>
            <w:tcBorders>
              <w:top w:val="single" w:sz="4" w:space="0" w:color="auto"/>
              <w:bottom w:val="single" w:sz="4" w:space="0" w:color="auto"/>
            </w:tcBorders>
            <w:vAlign w:val="center"/>
          </w:tcPr>
          <w:p w14:paraId="3DDE1F89" w14:textId="77777777" w:rsidR="00915A71" w:rsidRPr="00AF347D" w:rsidRDefault="00915A71" w:rsidP="001F43AF">
            <w:pPr>
              <w:jc w:val="center"/>
              <w:rPr>
                <w:rFonts w:ascii="Times New Roman" w:hAnsi="Times New Roman" w:cs="Times New Roman"/>
                <w:sz w:val="14"/>
                <w:szCs w:val="14"/>
              </w:rPr>
            </w:pPr>
            <w:r w:rsidRPr="00AF347D">
              <w:rPr>
                <w:rFonts w:ascii="Times New Roman" w:hAnsi="Times New Roman" w:cs="Times New Roman"/>
                <w:sz w:val="14"/>
                <w:szCs w:val="14"/>
              </w:rPr>
              <w:t>√</w:t>
            </w:r>
          </w:p>
        </w:tc>
        <w:tc>
          <w:tcPr>
            <w:tcW w:w="1803" w:type="dxa"/>
            <w:tcBorders>
              <w:top w:val="single" w:sz="4" w:space="0" w:color="auto"/>
              <w:bottom w:val="single" w:sz="4" w:space="0" w:color="auto"/>
            </w:tcBorders>
            <w:vAlign w:val="center"/>
          </w:tcPr>
          <w:p w14:paraId="0D6C9AF2" w14:textId="77777777" w:rsidR="00915A71" w:rsidRPr="00AF347D" w:rsidRDefault="00915A71" w:rsidP="001F43AF">
            <w:pPr>
              <w:jc w:val="center"/>
              <w:rPr>
                <w:rFonts w:ascii="Times New Roman" w:hAnsi="Times New Roman" w:cs="Times New Roman"/>
                <w:sz w:val="14"/>
                <w:szCs w:val="14"/>
              </w:rPr>
            </w:pPr>
            <w:r w:rsidRPr="00AF347D">
              <w:rPr>
                <w:rFonts w:ascii="Times New Roman" w:hAnsi="Times New Roman" w:cs="Times New Roman"/>
                <w:sz w:val="14"/>
                <w:szCs w:val="14"/>
              </w:rPr>
              <w:t>√</w:t>
            </w:r>
          </w:p>
        </w:tc>
        <w:tc>
          <w:tcPr>
            <w:tcW w:w="1804" w:type="dxa"/>
            <w:tcBorders>
              <w:top w:val="single" w:sz="4" w:space="0" w:color="auto"/>
              <w:bottom w:val="single" w:sz="4" w:space="0" w:color="auto"/>
            </w:tcBorders>
            <w:vAlign w:val="center"/>
          </w:tcPr>
          <w:p w14:paraId="1A80F708" w14:textId="77777777" w:rsidR="00915A71" w:rsidRPr="00AF347D" w:rsidRDefault="00915A71" w:rsidP="001F43AF">
            <w:pPr>
              <w:jc w:val="center"/>
              <w:rPr>
                <w:rFonts w:ascii="Times New Roman" w:hAnsi="Times New Roman" w:cs="Times New Roman"/>
                <w:sz w:val="14"/>
                <w:szCs w:val="14"/>
              </w:rPr>
            </w:pPr>
            <w:r w:rsidRPr="00AF347D">
              <w:rPr>
                <w:rFonts w:ascii="Times New Roman" w:hAnsi="Times New Roman" w:cs="Times New Roman"/>
                <w:sz w:val="14"/>
                <w:szCs w:val="14"/>
              </w:rPr>
              <w:t>√</w:t>
            </w:r>
          </w:p>
        </w:tc>
      </w:tr>
      <w:tr w:rsidR="00915A71" w:rsidRPr="00AF347D" w14:paraId="4FF48881" w14:textId="77777777" w:rsidTr="001F43AF">
        <w:tc>
          <w:tcPr>
            <w:tcW w:w="1803" w:type="dxa"/>
            <w:tcBorders>
              <w:top w:val="single" w:sz="4" w:space="0" w:color="auto"/>
              <w:bottom w:val="single" w:sz="4" w:space="0" w:color="auto"/>
            </w:tcBorders>
          </w:tcPr>
          <w:p w14:paraId="4D05E87D" w14:textId="77777777" w:rsidR="00915A71" w:rsidRPr="00AF347D" w:rsidRDefault="00915A71" w:rsidP="001F43AF">
            <w:pPr>
              <w:rPr>
                <w:rFonts w:ascii="Times New Roman" w:hAnsi="Times New Roman" w:cs="Times New Roman"/>
                <w:sz w:val="14"/>
                <w:szCs w:val="14"/>
              </w:rPr>
            </w:pPr>
            <w:r w:rsidRPr="00AF347D">
              <w:rPr>
                <w:rFonts w:ascii="Times New Roman" w:hAnsi="Times New Roman" w:cs="Times New Roman"/>
                <w:sz w:val="14"/>
                <w:szCs w:val="14"/>
              </w:rPr>
              <w:t>(vi) Leadership practice practicing collaborative &amp; collective culture</w:t>
            </w:r>
          </w:p>
        </w:tc>
        <w:tc>
          <w:tcPr>
            <w:tcW w:w="1803" w:type="dxa"/>
            <w:tcBorders>
              <w:top w:val="single" w:sz="4" w:space="0" w:color="auto"/>
              <w:bottom w:val="single" w:sz="4" w:space="0" w:color="auto"/>
            </w:tcBorders>
            <w:vAlign w:val="center"/>
          </w:tcPr>
          <w:p w14:paraId="76B4EF74" w14:textId="77777777" w:rsidR="00915A71" w:rsidRPr="00AF347D" w:rsidRDefault="00915A71" w:rsidP="001F43AF">
            <w:pPr>
              <w:jc w:val="center"/>
              <w:rPr>
                <w:rFonts w:ascii="Times New Roman" w:hAnsi="Times New Roman" w:cs="Times New Roman"/>
                <w:sz w:val="14"/>
                <w:szCs w:val="14"/>
              </w:rPr>
            </w:pPr>
            <w:r w:rsidRPr="00AF347D">
              <w:rPr>
                <w:rFonts w:ascii="Times New Roman" w:hAnsi="Times New Roman" w:cs="Times New Roman"/>
                <w:sz w:val="14"/>
                <w:szCs w:val="14"/>
              </w:rPr>
              <w:t>√</w:t>
            </w:r>
          </w:p>
        </w:tc>
        <w:tc>
          <w:tcPr>
            <w:tcW w:w="1803" w:type="dxa"/>
            <w:tcBorders>
              <w:top w:val="single" w:sz="4" w:space="0" w:color="auto"/>
              <w:bottom w:val="single" w:sz="4" w:space="0" w:color="auto"/>
            </w:tcBorders>
            <w:vAlign w:val="center"/>
          </w:tcPr>
          <w:p w14:paraId="16533280" w14:textId="77777777" w:rsidR="00915A71" w:rsidRPr="00AF347D" w:rsidRDefault="00915A71" w:rsidP="001F43AF">
            <w:pPr>
              <w:jc w:val="center"/>
              <w:rPr>
                <w:rFonts w:ascii="Times New Roman" w:hAnsi="Times New Roman" w:cs="Times New Roman"/>
                <w:sz w:val="14"/>
                <w:szCs w:val="14"/>
              </w:rPr>
            </w:pPr>
            <w:r w:rsidRPr="00AF347D">
              <w:rPr>
                <w:rFonts w:ascii="Times New Roman" w:hAnsi="Times New Roman" w:cs="Times New Roman"/>
                <w:sz w:val="14"/>
                <w:szCs w:val="14"/>
              </w:rPr>
              <w:t>√</w:t>
            </w:r>
          </w:p>
        </w:tc>
        <w:tc>
          <w:tcPr>
            <w:tcW w:w="1803" w:type="dxa"/>
            <w:tcBorders>
              <w:top w:val="single" w:sz="4" w:space="0" w:color="auto"/>
              <w:bottom w:val="single" w:sz="4" w:space="0" w:color="auto"/>
            </w:tcBorders>
            <w:vAlign w:val="center"/>
          </w:tcPr>
          <w:p w14:paraId="10C507A2" w14:textId="77777777" w:rsidR="00915A71" w:rsidRPr="00AF347D" w:rsidRDefault="00915A71" w:rsidP="001F43AF">
            <w:pPr>
              <w:jc w:val="center"/>
              <w:rPr>
                <w:rFonts w:ascii="Times New Roman" w:hAnsi="Times New Roman" w:cs="Times New Roman"/>
                <w:sz w:val="14"/>
                <w:szCs w:val="14"/>
              </w:rPr>
            </w:pPr>
            <w:r w:rsidRPr="00AF347D">
              <w:rPr>
                <w:rFonts w:ascii="Times New Roman" w:hAnsi="Times New Roman" w:cs="Times New Roman"/>
                <w:sz w:val="14"/>
                <w:szCs w:val="14"/>
              </w:rPr>
              <w:t>√</w:t>
            </w:r>
          </w:p>
        </w:tc>
        <w:tc>
          <w:tcPr>
            <w:tcW w:w="1804" w:type="dxa"/>
            <w:tcBorders>
              <w:top w:val="single" w:sz="4" w:space="0" w:color="auto"/>
              <w:bottom w:val="single" w:sz="4" w:space="0" w:color="auto"/>
            </w:tcBorders>
            <w:vAlign w:val="center"/>
          </w:tcPr>
          <w:p w14:paraId="71C28EFE" w14:textId="77777777" w:rsidR="00915A71" w:rsidRPr="00AF347D" w:rsidRDefault="00915A71" w:rsidP="001F43AF">
            <w:pPr>
              <w:jc w:val="center"/>
              <w:rPr>
                <w:rFonts w:ascii="Times New Roman" w:hAnsi="Times New Roman" w:cs="Times New Roman"/>
                <w:sz w:val="14"/>
                <w:szCs w:val="14"/>
              </w:rPr>
            </w:pPr>
            <w:r w:rsidRPr="00AF347D">
              <w:rPr>
                <w:rFonts w:ascii="Times New Roman" w:hAnsi="Times New Roman" w:cs="Times New Roman"/>
                <w:sz w:val="14"/>
                <w:szCs w:val="14"/>
              </w:rPr>
              <w:t>√</w:t>
            </w:r>
          </w:p>
        </w:tc>
      </w:tr>
    </w:tbl>
    <w:p w14:paraId="73259BCB" w14:textId="77777777" w:rsidR="00915A71" w:rsidRPr="004A33C2" w:rsidRDefault="00915A71" w:rsidP="00915A71">
      <w:pPr>
        <w:spacing w:line="240" w:lineRule="auto"/>
        <w:rPr>
          <w:rFonts w:ascii="Times New Roman" w:hAnsi="Times New Roman" w:cs="Times New Roman"/>
          <w:sz w:val="24"/>
          <w:szCs w:val="24"/>
        </w:rPr>
      </w:pPr>
    </w:p>
    <w:p w14:paraId="04D6C046" w14:textId="77777777" w:rsidR="00915A71" w:rsidRPr="008D5D72" w:rsidRDefault="00915A71" w:rsidP="00915A71">
      <w:pPr>
        <w:spacing w:line="240" w:lineRule="auto"/>
        <w:jc w:val="center"/>
        <w:rPr>
          <w:rFonts w:ascii="Times New Roman" w:hAnsi="Times New Roman" w:cs="Times New Roman"/>
          <w:sz w:val="24"/>
          <w:szCs w:val="24"/>
        </w:rPr>
      </w:pPr>
      <w:r w:rsidRPr="008D5D72">
        <w:rPr>
          <w:rFonts w:ascii="Times New Roman" w:hAnsi="Times New Roman" w:cs="Times New Roman"/>
          <w:sz w:val="24"/>
          <w:szCs w:val="24"/>
        </w:rPr>
        <w:t>DISCUSSION</w:t>
      </w:r>
    </w:p>
    <w:p w14:paraId="3D9AE4EB" w14:textId="77777777" w:rsidR="00915A71" w:rsidRPr="004A33C2" w:rsidRDefault="00915A71" w:rsidP="00915A71">
      <w:pPr>
        <w:spacing w:line="240" w:lineRule="auto"/>
        <w:jc w:val="both"/>
        <w:rPr>
          <w:rFonts w:ascii="Times New Roman" w:hAnsi="Times New Roman" w:cs="Times New Roman"/>
          <w:sz w:val="24"/>
          <w:szCs w:val="24"/>
        </w:rPr>
      </w:pPr>
      <w:r w:rsidRPr="004A33C2">
        <w:rPr>
          <w:rFonts w:ascii="Times New Roman" w:hAnsi="Times New Roman" w:cs="Times New Roman"/>
          <w:sz w:val="24"/>
          <w:szCs w:val="24"/>
        </w:rPr>
        <w:t>Based on the review of four pre-service teacher leadership concepts and models, six common aspects of pre-service teacher leadership have been identified as crucial for developing leadership qualities in future educators. These aspects are essential for shaping pre-service teachers into effective leaders who can navigate the complexities of contemporary educational environments.</w:t>
      </w:r>
    </w:p>
    <w:p w14:paraId="7A4CDAA4" w14:textId="77777777" w:rsidR="00915A71" w:rsidRPr="004A33C2" w:rsidRDefault="00915A71" w:rsidP="00915A71">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Pr="004A33C2">
        <w:rPr>
          <w:rFonts w:ascii="Times New Roman" w:hAnsi="Times New Roman" w:cs="Times New Roman"/>
          <w:sz w:val="24"/>
          <w:szCs w:val="24"/>
        </w:rPr>
        <w:t xml:space="preserve">Firstly, the practice of striving for futuristic leadership is fundamental. Pre-service teacher leadership involves preparing educators who are visionary and forward-thinking. This aspect emphasizes the importance of equipping pre-service teachers with the ability to anticipate future educational trends and challenges. As noted by Bond (2011), fostering a futuristic outlook enables pre-service teachers to be proactive leaders who can implement innovative practices and adapt to changes in the educational landscape. This idea is reinforced by </w:t>
      </w:r>
      <w:r w:rsidRPr="004A33C2">
        <w:rPr>
          <w:rFonts w:ascii="Times New Roman" w:hAnsi="Times New Roman" w:cs="Times New Roman"/>
          <w:sz w:val="24"/>
          <w:szCs w:val="24"/>
        </w:rPr>
        <w:fldChar w:fldCharType="begin" w:fldLock="1"/>
      </w:r>
      <w:r w:rsidRPr="004A33C2">
        <w:rPr>
          <w:rFonts w:ascii="Times New Roman" w:hAnsi="Times New Roman" w:cs="Times New Roman"/>
          <w:sz w:val="24"/>
          <w:szCs w:val="24"/>
        </w:rPr>
        <w:instrText>ADDIN CSL_CITATION {"citationItems":[{"id":"ITEM-1","itemData":{"DOI":"10.1080/01626620.2014.977738","ISSN":"21586098","abstract":"Amidst myriad reforms, the education landscape is rapidly shifting. There has been a call for teacher leadership to lead these reforms, helping transform the profession and reshape education. The call for teacher leadership is changing the role of a teacher, and as this role transforms, so must teacher education. The authors examine teacher leadership and ask the question: Can the seeds of teacher leadership be cultivated before a preservice teacher graduates to the school district? This article lays the foundation for ongoing research with three colleagues at separate teacher education institutes. Preservice teachers read about and interact via video conferencing with teacher leaders from across the country to see if and how they think differently about the potential of leading education—from inside America’s classrooms.","author":[{"dropping-particle":"","family":"Holland","given":"John M.","non-dropping-particle":"","parse-names":false,"suffix":""},{"dropping-particle":"","family":"Eckert","given":"Jon","non-dropping-particle":"","parse-names":false,"suffix":""},{"dropping-particle":"","family":"Allen","given":"Megan M.","non-dropping-particle":"","parse-names":false,"suffix":""}],"container-title":"Action in Teacher Education","id":"ITEM-1","issue":"5-6","issued":{"date-parts":[["2014"]]},"page":"433-445","title":"From Preservice to Teacher Leadership: Meeting the Future in Educator Preparation","type":"article-journal","volume":"36"},"uris":["http://www.mendeley.com/documents/?uuid=06612d3b-b568-4233-b93f-6c1e861e5114"]}],"mendeley":{"formattedCitation":"(Holland et al., 2014)","manualFormatting":"Holland et al. (2014)","plainTextFormattedCitation":"(Holland et al., 2014)","previouslyFormattedCitation":"(Holland et al., 2014)"},"properties":{"noteIndex":0},"schema":"https://github.com/citation-style-language/schema/raw/master/csl-citation.json"}</w:instrText>
      </w:r>
      <w:r w:rsidRPr="004A33C2">
        <w:rPr>
          <w:rFonts w:ascii="Times New Roman" w:hAnsi="Times New Roman" w:cs="Times New Roman"/>
          <w:sz w:val="24"/>
          <w:szCs w:val="24"/>
        </w:rPr>
        <w:fldChar w:fldCharType="separate"/>
      </w:r>
      <w:r w:rsidRPr="004A33C2">
        <w:rPr>
          <w:rFonts w:ascii="Times New Roman" w:hAnsi="Times New Roman" w:cs="Times New Roman"/>
          <w:noProof/>
          <w:sz w:val="24"/>
          <w:szCs w:val="24"/>
        </w:rPr>
        <w:t>Holland et al. (2014)</w:t>
      </w:r>
      <w:r w:rsidRPr="004A33C2">
        <w:rPr>
          <w:rFonts w:ascii="Times New Roman" w:hAnsi="Times New Roman" w:cs="Times New Roman"/>
          <w:sz w:val="24"/>
          <w:szCs w:val="24"/>
        </w:rPr>
        <w:fldChar w:fldCharType="end"/>
      </w:r>
      <w:r w:rsidRPr="004A33C2">
        <w:rPr>
          <w:rFonts w:ascii="Times New Roman" w:hAnsi="Times New Roman" w:cs="Times New Roman"/>
          <w:sz w:val="24"/>
          <w:szCs w:val="24"/>
        </w:rPr>
        <w:t xml:space="preserve"> who assert that futuristic leadership can significantly impact teacher preparation by prompting a reconceptualization of the program's structure to better incorporate successful practices. By developing a mindset geared towards continuous improvement and long-term planning, teacher preparation programs cultivate leaders who are prepared for future demands.</w:t>
      </w:r>
    </w:p>
    <w:p w14:paraId="716CCC85" w14:textId="77777777" w:rsidR="00915A71" w:rsidRPr="004A33C2" w:rsidRDefault="00915A71" w:rsidP="00915A71">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Pr="004A33C2">
        <w:rPr>
          <w:rFonts w:ascii="Times New Roman" w:hAnsi="Times New Roman" w:cs="Times New Roman"/>
          <w:sz w:val="24"/>
          <w:szCs w:val="24"/>
        </w:rPr>
        <w:t xml:space="preserve">Secondly, effective leadership requires the ability to set a clear direction. Pre-service teachers must learn to establish goals, set priorities, and create a shared vision for their classrooms and schools. Grossman and Richert (1996) highlight the importance of direction-setting in their model, suggesting that pre-service teachers need to be trained to articulate and pursue a coherent vision for education. This aligns with the findings of </w:t>
      </w:r>
      <w:r w:rsidRPr="004A33C2">
        <w:rPr>
          <w:rFonts w:ascii="Times New Roman" w:hAnsi="Times New Roman" w:cs="Times New Roman"/>
          <w:sz w:val="24"/>
          <w:szCs w:val="24"/>
        </w:rPr>
        <w:fldChar w:fldCharType="begin" w:fldLock="1"/>
      </w:r>
      <w:r w:rsidRPr="004A33C2">
        <w:rPr>
          <w:rFonts w:ascii="Times New Roman" w:hAnsi="Times New Roman" w:cs="Times New Roman"/>
          <w:sz w:val="24"/>
          <w:szCs w:val="24"/>
        </w:rPr>
        <w:instrText>ADDIN CSL_CITATION {"citationItems":[{"id":"ITEM-1","itemData":{"author":[{"dropping-particle":"","family":"Daoud","given":"N","non-dropping-particle":"","parse-names":false,"suffix":""},{"dropping-particle":"","family":"Parsons","given":"S. A.","non-dropping-particle":"","parse-names":false,"suffix":""}],"container-title":"Peabody Journal of Education","id":"ITEM-1","issue":"4","issued":{"date-parts":[["2021"]]},"page":"393-405","title":"Visioning and hope: A longitudinal study of two teachers from preservice to inservice.","type":"article-journal","volume":"96"},"uris":["http://www.mendeley.com/documents/?uuid=4e8d41b0-e40b-47d5-9d3c-058e7a250811"]}],"mendeley":{"formattedCitation":"(Daoud &amp; Parsons, 2021)","manualFormatting":"Daoud and Parsons (2021)","plainTextFormattedCitation":"(Daoud &amp; Parsons, 2021)","previouslyFormattedCitation":"(Daoud &amp; Parsons, 2021)"},"properties":{"noteIndex":0},"schema":"https://github.com/citation-style-language/schema/raw/master/csl-citation.json"}</w:instrText>
      </w:r>
      <w:r w:rsidRPr="004A33C2">
        <w:rPr>
          <w:rFonts w:ascii="Times New Roman" w:hAnsi="Times New Roman" w:cs="Times New Roman"/>
          <w:sz w:val="24"/>
          <w:szCs w:val="24"/>
        </w:rPr>
        <w:fldChar w:fldCharType="separate"/>
      </w:r>
      <w:r w:rsidRPr="004A33C2">
        <w:rPr>
          <w:rFonts w:ascii="Times New Roman" w:hAnsi="Times New Roman" w:cs="Times New Roman"/>
          <w:noProof/>
          <w:sz w:val="24"/>
          <w:szCs w:val="24"/>
        </w:rPr>
        <w:t>Daoud and Parsons (2021)</w:t>
      </w:r>
      <w:r w:rsidRPr="004A33C2">
        <w:rPr>
          <w:rFonts w:ascii="Times New Roman" w:hAnsi="Times New Roman" w:cs="Times New Roman"/>
          <w:sz w:val="24"/>
          <w:szCs w:val="24"/>
        </w:rPr>
        <w:fldChar w:fldCharType="end"/>
      </w:r>
      <w:r w:rsidRPr="004A33C2">
        <w:rPr>
          <w:rFonts w:ascii="Times New Roman" w:hAnsi="Times New Roman" w:cs="Times New Roman"/>
          <w:sz w:val="24"/>
          <w:szCs w:val="24"/>
        </w:rPr>
        <w:t>, who observed that teachers with leadership insights can effectively overcome classroom obstacles and make informed decisions based on input and data. This skill enables them to guide their students effectively and contribute to the strategic objectives of their schools.</w:t>
      </w:r>
    </w:p>
    <w:p w14:paraId="75EF0FC3" w14:textId="77777777" w:rsidR="00915A71" w:rsidRPr="004A33C2" w:rsidRDefault="00915A71" w:rsidP="00915A71">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Pr="004A33C2">
        <w:rPr>
          <w:rFonts w:ascii="Times New Roman" w:hAnsi="Times New Roman" w:cs="Times New Roman"/>
          <w:sz w:val="24"/>
          <w:szCs w:val="24"/>
        </w:rPr>
        <w:t xml:space="preserve">Thirdly, enriching leadership practices with data is crucial for informed decision-making. Phelps (2008) underscores the need for pre-service teachers to be adept at collecting, analyzing, and interpreting data to improve teaching and learning outcomes. By integrating data into their leadership practices, pre-service teachers can make evidence-based decisions, identify areas </w:t>
      </w:r>
      <w:r w:rsidRPr="004A33C2">
        <w:rPr>
          <w:rFonts w:ascii="Times New Roman" w:hAnsi="Times New Roman" w:cs="Times New Roman"/>
          <w:sz w:val="24"/>
          <w:szCs w:val="24"/>
        </w:rPr>
        <w:lastRenderedPageBreak/>
        <w:t xml:space="preserve">for improvement, and measure the impact of their interventions. </w:t>
      </w:r>
      <w:r w:rsidRPr="004A33C2">
        <w:rPr>
          <w:rFonts w:ascii="Times New Roman" w:hAnsi="Times New Roman" w:cs="Times New Roman"/>
          <w:sz w:val="24"/>
          <w:szCs w:val="24"/>
        </w:rPr>
        <w:fldChar w:fldCharType="begin" w:fldLock="1"/>
      </w:r>
      <w:r w:rsidRPr="004A33C2">
        <w:rPr>
          <w:rFonts w:ascii="Times New Roman" w:hAnsi="Times New Roman" w:cs="Times New Roman"/>
          <w:sz w:val="24"/>
          <w:szCs w:val="24"/>
        </w:rPr>
        <w:instrText>ADDIN CSL_CITATION {"citationItems":[{"id":"ITEM-1","itemData":{"ISSN":"1449-5554","author":[{"dropping-particle":"","family":"Prestigiacomo","given":"Rita","non-dropping-particle":"","parse-names":false,"suffix":""},{"dropping-particle":"","family":"Hunter","given":"Jane","non-dropping-particle":"","parse-names":false,"suffix":""},{"dropping-particle":"","family":"Knight","given":"Simon","non-dropping-particle":"","parse-names":false,"suffix":""},{"dropping-particle":"","family":"Martinez-Maldonado","given":"Roberto","non-dropping-particle":"","parse-names":false,"suffix":""},{"dropping-particle":"","family":"Lockyer","given":"Lori","non-dropping-particle":"","parse-names":false,"suffix":""}],"container-title":"Australasian Journal of Educational Technology","id":"ITEM-1","issue":"6","issued":{"date-parts":[["2020"]]},"page":"107-119","title":"Data in practice: A participatory approach to understanding pre-service teachers’ perspectives","type":"article-journal","volume":"36"},"uris":["http://www.mendeley.com/documents/?uuid=0387b038-3660-498e-a25d-eec5846696f5"]}],"mendeley":{"formattedCitation":"(Prestigiacomo et al., 2020)","manualFormatting":"Prestigiacomo et al. (2020)","plainTextFormattedCitation":"(Prestigiacomo et al., 2020)","previouslyFormattedCitation":"(Prestigiacomo et al., 2020)"},"properties":{"noteIndex":0},"schema":"https://github.com/citation-style-language/schema/raw/master/csl-citation.json"}</w:instrText>
      </w:r>
      <w:r w:rsidRPr="004A33C2">
        <w:rPr>
          <w:rFonts w:ascii="Times New Roman" w:hAnsi="Times New Roman" w:cs="Times New Roman"/>
          <w:sz w:val="24"/>
          <w:szCs w:val="24"/>
        </w:rPr>
        <w:fldChar w:fldCharType="separate"/>
      </w:r>
      <w:r w:rsidRPr="004A33C2">
        <w:rPr>
          <w:rFonts w:ascii="Times New Roman" w:hAnsi="Times New Roman" w:cs="Times New Roman"/>
          <w:noProof/>
          <w:sz w:val="24"/>
          <w:szCs w:val="24"/>
        </w:rPr>
        <w:t>Prestigiacomo et al. (2020)</w:t>
      </w:r>
      <w:r w:rsidRPr="004A33C2">
        <w:rPr>
          <w:rFonts w:ascii="Times New Roman" w:hAnsi="Times New Roman" w:cs="Times New Roman"/>
          <w:sz w:val="24"/>
          <w:szCs w:val="24"/>
        </w:rPr>
        <w:fldChar w:fldCharType="end"/>
      </w:r>
      <w:r w:rsidRPr="004A33C2">
        <w:rPr>
          <w:rFonts w:ascii="Times New Roman" w:hAnsi="Times New Roman" w:cs="Times New Roman"/>
          <w:sz w:val="24"/>
          <w:szCs w:val="24"/>
        </w:rPr>
        <w:t xml:space="preserve"> confirm that a deeper understanding of teachers' perspectives on data as evidence, is required to improve student educational outcomes. This data-driven approach ensures that future educators are reflective practitioners and effective leaders.</w:t>
      </w:r>
    </w:p>
    <w:p w14:paraId="6F3C9902" w14:textId="77777777" w:rsidR="00915A71" w:rsidRPr="004A33C2" w:rsidRDefault="00915A71" w:rsidP="00915A71">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Pr="004A33C2">
        <w:rPr>
          <w:rFonts w:ascii="Times New Roman" w:hAnsi="Times New Roman" w:cs="Times New Roman"/>
          <w:sz w:val="24"/>
          <w:szCs w:val="24"/>
        </w:rPr>
        <w:t xml:space="preserve">Fourthly, valuing diversity is an essential component of inclusive leadership. Pre-service teachers must be trained to recognize and embrace the diverse backgrounds, cultures, and perspectives of their students. This aspect, emphasized in the models by both Grossman and Richert (1996) and Phelps (2008), advocates for the development of culturally responsive teaching practices. The findings of </w:t>
      </w:r>
      <w:r w:rsidRPr="004A33C2">
        <w:rPr>
          <w:rFonts w:ascii="Times New Roman" w:hAnsi="Times New Roman" w:cs="Times New Roman"/>
          <w:sz w:val="24"/>
          <w:szCs w:val="24"/>
        </w:rPr>
        <w:fldChar w:fldCharType="begin" w:fldLock="1"/>
      </w:r>
      <w:r w:rsidRPr="004A33C2">
        <w:rPr>
          <w:rFonts w:ascii="Times New Roman" w:hAnsi="Times New Roman" w:cs="Times New Roman"/>
          <w:sz w:val="24"/>
          <w:szCs w:val="24"/>
        </w:rPr>
        <w:instrText>ADDIN CSL_CITATION {"citationItems":[{"id":"ITEM-1","itemData":{"DOI":"10.1108/JARHE-06-2020-0193","ISSN":"17581184","abstract":"Purpose: The purpose of this study was to investigate pre-service teachers' concerns about including diverse learners in their classrooms. The study identified which concerns they ranked highest and lowest and which types of diversity they were most concerned about. The study also compared results in relation to demographic variables of gender, year and major. Design/methodology/approach: Data collection relied on the Concerns about Inclusive Education Scale administered online with 343 pre-service teachers enrolled in higher education in Thailand. Analysis aimed to identify what were the highest categories of concerns as well as any significant relationships between concerns and demographic variables of gender, year and major. Analysis also identified the types of diversity about which pre-service teachers were most concerned along with any significant relationships between types of diversity and gender, year and major. Findings: Results revealed that pre-service teachers ranked lack of resources as their highest concern about teaching diverse learners. Analysis revealed a significant difference for gender with females (p = 0.014) having a significantly higher level of concern about lack of resources than males. Mental health disabilities along with physical and learning disabilities were ranked highest in terms of types of diversity about which they were most concerned. There were no statistically significant differences for demographics regarding type of diversity about which teachers were most concerned. Originality/value: There is a lack of research related to higher education's role in preparing teachers to teach in contexts of diversity. This study goes beyond traditional definitions to include 12 types of diversity.","author":[{"dropping-particle":"","family":"Sunthonkanokpong","given":"Wisuit","non-dropping-particle":"","parse-names":false,"suffix":""},{"dropping-particle":"","family":"Murphy","given":"Elizabeth","non-dropping-particle":"","parse-names":false,"suffix":""}],"container-title":"Journal of Applied Research in Higher Education","id":"ITEM-1","issue":"4","issued":{"date-parts":[["2020"]]},"page":"1097-1109","title":"Pre-service teachers' concerns about diversity","type":"article-journal","volume":"13"},"uris":["http://www.mendeley.com/documents/?uuid=56c87fd6-47ff-4d47-bc1b-164afc64e734"]}],"mendeley":{"formattedCitation":"(Sunthonkanokpong &amp; Murphy, 2020)","manualFormatting":"Sunthonkanokpong and Murphy (2020)","plainTextFormattedCitation":"(Sunthonkanokpong &amp; Murphy, 2020)","previouslyFormattedCitation":"(Sunthonkanokpong &amp; Murphy, 2020)"},"properties":{"noteIndex":0},"schema":"https://github.com/citation-style-language/schema/raw/master/csl-citation.json"}</w:instrText>
      </w:r>
      <w:r w:rsidRPr="004A33C2">
        <w:rPr>
          <w:rFonts w:ascii="Times New Roman" w:hAnsi="Times New Roman" w:cs="Times New Roman"/>
          <w:sz w:val="24"/>
          <w:szCs w:val="24"/>
        </w:rPr>
        <w:fldChar w:fldCharType="separate"/>
      </w:r>
      <w:r w:rsidRPr="004A33C2">
        <w:rPr>
          <w:rFonts w:ascii="Times New Roman" w:hAnsi="Times New Roman" w:cs="Times New Roman"/>
          <w:noProof/>
          <w:sz w:val="24"/>
          <w:szCs w:val="24"/>
        </w:rPr>
        <w:t>Sunthonkanokpong and Murphy (2020)</w:t>
      </w:r>
      <w:r w:rsidRPr="004A33C2">
        <w:rPr>
          <w:rFonts w:ascii="Times New Roman" w:hAnsi="Times New Roman" w:cs="Times New Roman"/>
          <w:sz w:val="24"/>
          <w:szCs w:val="24"/>
        </w:rPr>
        <w:fldChar w:fldCharType="end"/>
      </w:r>
      <w:r w:rsidRPr="004A33C2">
        <w:rPr>
          <w:rFonts w:ascii="Times New Roman" w:hAnsi="Times New Roman" w:cs="Times New Roman"/>
          <w:sz w:val="24"/>
          <w:szCs w:val="24"/>
        </w:rPr>
        <w:t xml:space="preserve"> indicate that pre-service teachers experience the highest anxiety when teaching students who are diverse in terms of resources, mental, physical, and learning disabilities, highlighting the role of higher education in preparing teachers for various contexts. By valuing diversity, pre-service teachers can create inclusive learning environments that respect and celebrate differences, thereby fostering equity and social justice in education. </w:t>
      </w:r>
      <w:r w:rsidRPr="004A33C2">
        <w:rPr>
          <w:rFonts w:ascii="Times New Roman" w:hAnsi="Times New Roman" w:cs="Times New Roman"/>
          <w:sz w:val="24"/>
          <w:szCs w:val="24"/>
        </w:rPr>
        <w:fldChar w:fldCharType="begin" w:fldLock="1"/>
      </w:r>
      <w:r w:rsidRPr="004A33C2">
        <w:rPr>
          <w:rFonts w:ascii="Times New Roman" w:hAnsi="Times New Roman" w:cs="Times New Roman"/>
          <w:sz w:val="24"/>
          <w:szCs w:val="24"/>
        </w:rPr>
        <w:instrText>ADDIN CSL_CITATION {"citationItems":[{"id":"ITEM-1","itemData":{"DOI":"10.5195/ie.2022.213","abstract":"In this article, we describe a dissertation in practice (DiP) conducted by the first author. The DiP focused on a social justice issue—providing pre-service teachers with highly effective preparation for working with culturally and linguistically diverse (CLD) students. As part of the article, interludes have been inserted prior to each major section of the article. These interludes have been used to discuss the thinking and research processes that were considered as the DiP unfolded in a program that employed an action research approach. The intervention was multi-faceted including teaching about orientations toward CLD students, providing pre-service teachers with pedagogical knowledge and skills, and employing a Community of Practice-based, service-learning approach. Quantitative and qualitative results from the study indicated pre-service teachers increased their knowledge, self-efficacy, and projected use of culturally responsive pedagogy. Discussion focused on connecting results to the literature, implications for practice and research, and extensions to current work.","author":[{"dropping-particle":"","family":"Alsen","given":"Elizabeth","non-dropping-particle":"","parse-names":false,"suffix":""},{"dropping-particle":"","family":"Buss","given":"Ray R.","non-dropping-particle":"","parse-names":false,"suffix":""}],"container-title":"Impacting Education: Journal on Transforming Professional Practice","id":"ITEM-1","issue":"2","issued":{"date-parts":[["2022"]]},"page":"61-73","title":"Developing Pre-Service Teachers: A Social Justice Approach for Educating Culturally and Linguistically Diverse Students","type":"article-journal","volume":"7"},"uris":["http://www.mendeley.com/documents/?uuid=26786f64-bb59-4210-9fd0-9533e749c9ea"]}],"mendeley":{"formattedCitation":"(Alsen &amp; Buss, 2022)","manualFormatting":"Alsen and Buss (2022)","plainTextFormattedCitation":"(Alsen &amp; Buss, 2022)","previouslyFormattedCitation":"(Alsen &amp; Buss, 2022)"},"properties":{"noteIndex":0},"schema":"https://github.com/citation-style-language/schema/raw/master/csl-citation.json"}</w:instrText>
      </w:r>
      <w:r w:rsidRPr="004A33C2">
        <w:rPr>
          <w:rFonts w:ascii="Times New Roman" w:hAnsi="Times New Roman" w:cs="Times New Roman"/>
          <w:sz w:val="24"/>
          <w:szCs w:val="24"/>
        </w:rPr>
        <w:fldChar w:fldCharType="separate"/>
      </w:r>
      <w:r w:rsidRPr="004A33C2">
        <w:rPr>
          <w:rFonts w:ascii="Times New Roman" w:hAnsi="Times New Roman" w:cs="Times New Roman"/>
          <w:noProof/>
          <w:sz w:val="24"/>
          <w:szCs w:val="24"/>
        </w:rPr>
        <w:t>Alsen and Buss (2022)</w:t>
      </w:r>
      <w:r w:rsidRPr="004A33C2">
        <w:rPr>
          <w:rFonts w:ascii="Times New Roman" w:hAnsi="Times New Roman" w:cs="Times New Roman"/>
          <w:sz w:val="24"/>
          <w:szCs w:val="24"/>
        </w:rPr>
        <w:fldChar w:fldCharType="end"/>
      </w:r>
      <w:r w:rsidRPr="004A33C2">
        <w:rPr>
          <w:rFonts w:ascii="Times New Roman" w:hAnsi="Times New Roman" w:cs="Times New Roman"/>
          <w:sz w:val="24"/>
          <w:szCs w:val="24"/>
        </w:rPr>
        <w:t xml:space="preserve"> concluded that when pre-service teachers develop critical awareness, they become more capable of acting as teachers who are responsive to diversity and can cultivate a culturally responsive pedagogical mindset in collaboration with stakeholders.</w:t>
      </w:r>
    </w:p>
    <w:p w14:paraId="02C6D498" w14:textId="77777777" w:rsidR="00915A71" w:rsidRPr="004A33C2" w:rsidRDefault="00915A71" w:rsidP="00915A71">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Pr="004A33C2">
        <w:rPr>
          <w:rFonts w:ascii="Times New Roman" w:hAnsi="Times New Roman" w:cs="Times New Roman"/>
          <w:sz w:val="24"/>
          <w:szCs w:val="24"/>
        </w:rPr>
        <w:t xml:space="preserve">The fifth aspect involves the practice of leadership that respects the consensus of stakeholders. Effective leadership in education necessitates collaboration and consensus-building among various stakeholders, including students, parents, colleagues, and the community. Bond (2011) and Wang, Ko, and Qian (2022) stress the importance of pre-service teachers developing skills in participatory decision-making and stakeholder engagement. Study by </w:t>
      </w:r>
      <w:r w:rsidRPr="004A33C2">
        <w:rPr>
          <w:rFonts w:ascii="Times New Roman" w:hAnsi="Times New Roman" w:cs="Times New Roman"/>
          <w:sz w:val="24"/>
          <w:szCs w:val="24"/>
        </w:rPr>
        <w:fldChar w:fldCharType="begin" w:fldLock="1"/>
      </w:r>
      <w:r w:rsidRPr="004A33C2">
        <w:rPr>
          <w:rFonts w:ascii="Times New Roman" w:hAnsi="Times New Roman" w:cs="Times New Roman"/>
          <w:sz w:val="24"/>
          <w:szCs w:val="24"/>
        </w:rPr>
        <w:instrText>ADDIN CSL_CITATION {"citationItems":[{"id":"ITEM-1","itemData":{"author":[{"dropping-particle":"","family":"Caldwell","given":"B. J.","non-dropping-particle":"","parse-names":false,"suffix":""}],"container-title":"Cham: Springer International Publishing","id":"ITEM-1","issued":{"date-parts":[["2016"]]},"number-of-pages":"111-126","title":"The Need for Stakeholder Alignment on the Future of Teacher Education Australia. In Quality and Change in Teacher Education: Western and Chinese Perspectives","type":"book"},"uris":["http://www.mendeley.com/documents/?uuid=5e67e623-69b6-4f00-886f-7fe895a696de"]}],"mendeley":{"formattedCitation":"(Caldwell, 2016)","manualFormatting":"Caldwell (2016)","plainTextFormattedCitation":"(Caldwell, 2016)","previouslyFormattedCitation":"(Caldwell, 2016)"},"properties":{"noteIndex":0},"schema":"https://github.com/citation-style-language/schema/raw/master/csl-citation.json"}</w:instrText>
      </w:r>
      <w:r w:rsidRPr="004A33C2">
        <w:rPr>
          <w:rFonts w:ascii="Times New Roman" w:hAnsi="Times New Roman" w:cs="Times New Roman"/>
          <w:sz w:val="24"/>
          <w:szCs w:val="24"/>
        </w:rPr>
        <w:fldChar w:fldCharType="separate"/>
      </w:r>
      <w:r w:rsidRPr="004A33C2">
        <w:rPr>
          <w:rFonts w:ascii="Times New Roman" w:hAnsi="Times New Roman" w:cs="Times New Roman"/>
          <w:noProof/>
          <w:sz w:val="24"/>
          <w:szCs w:val="24"/>
        </w:rPr>
        <w:t>Caldwell (2016)</w:t>
      </w:r>
      <w:r w:rsidRPr="004A33C2">
        <w:rPr>
          <w:rFonts w:ascii="Times New Roman" w:hAnsi="Times New Roman" w:cs="Times New Roman"/>
          <w:sz w:val="24"/>
          <w:szCs w:val="24"/>
        </w:rPr>
        <w:fldChar w:fldCharType="end"/>
      </w:r>
      <w:r w:rsidRPr="004A33C2">
        <w:rPr>
          <w:rFonts w:ascii="Times New Roman" w:hAnsi="Times New Roman" w:cs="Times New Roman"/>
          <w:sz w:val="24"/>
          <w:szCs w:val="24"/>
        </w:rPr>
        <w:t xml:space="preserve"> found that there is a need for stronger policy and practice alignment among stakeholders in teacher education and that it should be shaped by stakeholders regarding what constitutes quality in schooling and quality in teaching. By respecting the consensus of stakeholders, pre-service teachers ensure that their leadership practices are democratic, transparent, and reflective of the collective needs and aspirations of the school community.</w:t>
      </w:r>
    </w:p>
    <w:p w14:paraId="20D6903B" w14:textId="77777777" w:rsidR="00915A71" w:rsidRPr="004A33C2" w:rsidRDefault="00915A71" w:rsidP="00915A71">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Pr="004A33C2">
        <w:rPr>
          <w:rFonts w:ascii="Times New Roman" w:hAnsi="Times New Roman" w:cs="Times New Roman"/>
          <w:sz w:val="24"/>
          <w:szCs w:val="24"/>
        </w:rPr>
        <w:t xml:space="preserve">Lastly, practicing a collaborative and collective culture is a cornerstone of successful educational leadership. Pre-service teachers must be equipped to work collaboratively with others, fostering a culture of teamwork within their schools. All four models reviewed; Bond (2011), Grossman and Richert (1996), Phelps (2008), and Wang, Ko, and Qian (2022) emphasize the importance of shared leadership and collective responsibility. By practicing collaborative leadership, pre-service teachers can build strong professional relationships, leverage diverse expertise, and create a supportive network that enhances student learning and well-being. </w:t>
      </w:r>
      <w:r w:rsidRPr="004A33C2">
        <w:rPr>
          <w:rFonts w:ascii="Times New Roman" w:hAnsi="Times New Roman" w:cs="Times New Roman"/>
          <w:sz w:val="24"/>
          <w:szCs w:val="24"/>
        </w:rPr>
        <w:fldChar w:fldCharType="begin" w:fldLock="1"/>
      </w:r>
      <w:r w:rsidRPr="004A33C2">
        <w:rPr>
          <w:rFonts w:ascii="Times New Roman" w:hAnsi="Times New Roman" w:cs="Times New Roman"/>
          <w:sz w:val="24"/>
          <w:szCs w:val="24"/>
        </w:rPr>
        <w:instrText>ADDIN CSL_CITATION {"citationItems":[{"id":"ITEM-1","itemData":{"DOI":"10.56681/da.v19i1.51","ISSN":"1411-4461","abstract":"Collaborative Governance involving public and private stakeholders together in a forum to generate consensus in decision making. The purpose of stakeholders’ involvement is to formulate and implement policies. This cross-sectoral role contributes higher quality of public services. Role of the leadership is needed when the decision is made, in practice every stakeholders or actor involved has a clear task regarding who is responsible, what should they do and how to do technically. The leader act as a convener, demands the power of meeting including the ability to persuade stakeholders to participate, has experience and reputation of unbiased issued in question. Strategic leadership training and development become an important factor in collaborative governance.\r \r Keywords; Collaborative Governance. Leadership, Role, Strategy","author":[{"dropping-particle":"","family":"Widyastuti","given":"Yeni","non-dropping-particle":"","parse-names":false,"suffix":""}],"container-title":"Majalah Ilmiah Dinamika Administrasi","id":"ITEM-1","issue":"1","issued":{"date-parts":[["2022"]]},"page":"1-6","title":"Analisis Peran Dan Strategi Kepemimpinan Kolaboratif","type":"article-journal","volume":"19"},"uris":["http://www.mendeley.com/documents/?uuid=9f82969f-ae4e-4135-8424-59d8b026f9ea"]}],"mendeley":{"formattedCitation":"(Widyastuti, 2022)","manualFormatting":"Widyastuti's  (2022)","plainTextFormattedCitation":"(Widyastuti, 2022)","previouslyFormattedCitation":"(Widyastuti, 2022)"},"properties":{"noteIndex":0},"schema":"https://github.com/citation-style-language/schema/raw/master/csl-citation.json"}</w:instrText>
      </w:r>
      <w:r w:rsidRPr="004A33C2">
        <w:rPr>
          <w:rFonts w:ascii="Times New Roman" w:hAnsi="Times New Roman" w:cs="Times New Roman"/>
          <w:sz w:val="24"/>
          <w:szCs w:val="24"/>
        </w:rPr>
        <w:fldChar w:fldCharType="separate"/>
      </w:r>
      <w:r w:rsidRPr="004A33C2">
        <w:rPr>
          <w:rFonts w:ascii="Times New Roman" w:hAnsi="Times New Roman" w:cs="Times New Roman"/>
          <w:noProof/>
          <w:sz w:val="24"/>
          <w:szCs w:val="24"/>
        </w:rPr>
        <w:t>Widyastuti's  (2022)</w:t>
      </w:r>
      <w:r w:rsidRPr="004A33C2">
        <w:rPr>
          <w:rFonts w:ascii="Times New Roman" w:hAnsi="Times New Roman" w:cs="Times New Roman"/>
          <w:sz w:val="24"/>
          <w:szCs w:val="24"/>
        </w:rPr>
        <w:fldChar w:fldCharType="end"/>
      </w:r>
      <w:r w:rsidRPr="004A33C2">
        <w:rPr>
          <w:rFonts w:ascii="Times New Roman" w:hAnsi="Times New Roman" w:cs="Times New Roman"/>
          <w:sz w:val="24"/>
          <w:szCs w:val="24"/>
        </w:rPr>
        <w:t xml:space="preserve"> study supports this by highlighting the critical role of leadership in collaborative governance. Leaders act as organizers, persuading stakeholders to participate and making unbiased decisions based on their experience and reputation. These findings underscore the need for targeted interventions and professional development initiatives aimed at increasing collaborative leadership capacity among prospective educators. Strengthening the ability of trainee teachers to work collaboratively, communicate effectively, and leverage collective expertise and resources is essential for promoting a culture of collaboration and shared responsibility in the educational environment.</w:t>
      </w:r>
    </w:p>
    <w:p w14:paraId="6267E613" w14:textId="77777777" w:rsidR="00915A71" w:rsidRPr="008D5D72" w:rsidRDefault="00915A71" w:rsidP="00915A71">
      <w:pPr>
        <w:spacing w:line="240" w:lineRule="auto"/>
        <w:jc w:val="center"/>
        <w:rPr>
          <w:rFonts w:ascii="Times New Roman" w:hAnsi="Times New Roman" w:cs="Times New Roman"/>
          <w:sz w:val="24"/>
          <w:szCs w:val="24"/>
        </w:rPr>
      </w:pPr>
    </w:p>
    <w:p w14:paraId="46F2520D" w14:textId="77777777" w:rsidR="00915A71" w:rsidRPr="008D5D72" w:rsidRDefault="00915A71" w:rsidP="00915A71">
      <w:pPr>
        <w:spacing w:line="240" w:lineRule="auto"/>
        <w:jc w:val="center"/>
        <w:rPr>
          <w:rFonts w:ascii="Times New Roman" w:hAnsi="Times New Roman" w:cs="Times New Roman"/>
          <w:sz w:val="24"/>
          <w:szCs w:val="24"/>
        </w:rPr>
      </w:pPr>
      <w:r w:rsidRPr="008D5D72">
        <w:rPr>
          <w:rFonts w:ascii="Times New Roman" w:hAnsi="Times New Roman" w:cs="Times New Roman"/>
          <w:sz w:val="24"/>
          <w:szCs w:val="24"/>
        </w:rPr>
        <w:t>IMPLICATIONS FOR FURTHER RESEARCH AND PRACTICE</w:t>
      </w:r>
    </w:p>
    <w:p w14:paraId="59428CD2" w14:textId="77777777" w:rsidR="00915A71" w:rsidRPr="008E0421" w:rsidRDefault="00915A71" w:rsidP="00915A71">
      <w:pPr>
        <w:spacing w:line="240" w:lineRule="auto"/>
        <w:jc w:val="both"/>
        <w:rPr>
          <w:rFonts w:ascii="Times New Roman" w:hAnsi="Times New Roman" w:cs="Times New Roman"/>
          <w:sz w:val="24"/>
          <w:szCs w:val="24"/>
        </w:rPr>
      </w:pPr>
      <w:r w:rsidRPr="008E0421">
        <w:rPr>
          <w:rFonts w:ascii="Times New Roman" w:hAnsi="Times New Roman" w:cs="Times New Roman"/>
          <w:sz w:val="24"/>
          <w:szCs w:val="24"/>
        </w:rPr>
        <w:t xml:space="preserve">The implications of these findings for further research and practice are significant. First, teacher education programs should incorporate the six identified aspects of pre-service teacher leadership into their curricula. By doing so, they can better prepare pre-service teachers for </w:t>
      </w:r>
      <w:r w:rsidRPr="008E0421">
        <w:rPr>
          <w:rFonts w:ascii="Times New Roman" w:hAnsi="Times New Roman" w:cs="Times New Roman"/>
          <w:sz w:val="24"/>
          <w:szCs w:val="24"/>
        </w:rPr>
        <w:lastRenderedPageBreak/>
        <w:t>leadership roles, ensuring they are capable of driving positive educational outcomes and fostering sustainable change within schools. Second, professional development initiatives should be designed to enhance pre-service teachers' leadership capacities, focusing on areas such as futuristic leadership, data-driven decision-making, and collaborative culture. These initiatives will help bridge the gap between theoretical knowledge and practical application.</w:t>
      </w:r>
    </w:p>
    <w:p w14:paraId="692134CB" w14:textId="77777777" w:rsidR="00915A71" w:rsidRPr="008E0421" w:rsidRDefault="00915A71" w:rsidP="00915A71">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Pr="008E0421">
        <w:rPr>
          <w:rFonts w:ascii="Times New Roman" w:hAnsi="Times New Roman" w:cs="Times New Roman"/>
          <w:sz w:val="24"/>
          <w:szCs w:val="24"/>
        </w:rPr>
        <w:t>Further empirical research is needed to validate the identified aspects of pre-service teacher leadership across diverse educational contexts. This research will help refine existing models and frameworks, ensuring their applicability and effectiveness in various settings. Longitudinal studies should be conducted to examine the long-term impact of leadership training on pre-service teachers' professional development and their effectiveness as leaders in educational settings. Such studies will provide valuable insights into the sustainability and scalability of leadership initiatives. Additionally, future research should explore how contextual factors, such as cultural, socio-economic, and institutional variables, influence the development and practice of pre-service teacher leadership. Understanding these factors will help tailor leadership training programs to meet the specific needs of different educational environments.</w:t>
      </w:r>
    </w:p>
    <w:p w14:paraId="39F34E27" w14:textId="77777777" w:rsidR="00915A71" w:rsidRDefault="00915A71" w:rsidP="00915A71">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Pr="008E0421">
        <w:rPr>
          <w:rFonts w:ascii="Times New Roman" w:hAnsi="Times New Roman" w:cs="Times New Roman"/>
          <w:sz w:val="24"/>
          <w:szCs w:val="24"/>
        </w:rPr>
        <w:t>This study contributes to the field of educational leadership by providing a comprehensive analysis of pre-service teacher leadership concepts and models. By identifying common aspects of leadership and highlighting their significance, the study offers a clear framework for developing leadership capacities in pre-service teachers. The findings serve as a foundation for designing and implementing effective leadership training programs within teacher education, thereby enhancing the overall quality of education and promoting positive student outcomes. By emphasizing the importance of empirical validation and contextual considerations, the study encourages ongoing research and innovation in the field, ensuring that leadership training remains relevant and impactful in an ever-evolving educational landscape.</w:t>
      </w:r>
    </w:p>
    <w:p w14:paraId="4609F20E" w14:textId="77777777" w:rsidR="00915A71" w:rsidRPr="008E0421" w:rsidRDefault="00915A71" w:rsidP="00915A71">
      <w:pPr>
        <w:spacing w:line="240" w:lineRule="auto"/>
        <w:jc w:val="both"/>
        <w:rPr>
          <w:rFonts w:ascii="Times New Roman" w:hAnsi="Times New Roman" w:cs="Times New Roman"/>
          <w:sz w:val="24"/>
          <w:szCs w:val="24"/>
        </w:rPr>
      </w:pPr>
    </w:p>
    <w:p w14:paraId="0697CC4B" w14:textId="77777777" w:rsidR="00915A71" w:rsidRPr="008D5D72" w:rsidRDefault="00915A71" w:rsidP="00915A71">
      <w:pPr>
        <w:spacing w:line="240" w:lineRule="auto"/>
        <w:jc w:val="center"/>
        <w:rPr>
          <w:rFonts w:ascii="Times New Roman" w:hAnsi="Times New Roman" w:cs="Times New Roman"/>
          <w:sz w:val="24"/>
          <w:szCs w:val="24"/>
        </w:rPr>
      </w:pPr>
      <w:r w:rsidRPr="008D5D72">
        <w:rPr>
          <w:rFonts w:ascii="Times New Roman" w:hAnsi="Times New Roman" w:cs="Times New Roman"/>
          <w:sz w:val="24"/>
          <w:szCs w:val="24"/>
        </w:rPr>
        <w:t>CONCLUSION</w:t>
      </w:r>
    </w:p>
    <w:p w14:paraId="08851E7C" w14:textId="77777777" w:rsidR="00915A71" w:rsidRPr="004F59A5" w:rsidRDefault="00915A71" w:rsidP="00915A71">
      <w:pPr>
        <w:spacing w:line="240" w:lineRule="auto"/>
        <w:jc w:val="both"/>
        <w:rPr>
          <w:rFonts w:ascii="Times New Roman" w:hAnsi="Times New Roman" w:cs="Times New Roman"/>
          <w:sz w:val="24"/>
          <w:szCs w:val="24"/>
        </w:rPr>
      </w:pPr>
      <w:r w:rsidRPr="004F59A5">
        <w:rPr>
          <w:rFonts w:ascii="Times New Roman" w:hAnsi="Times New Roman" w:cs="Times New Roman"/>
          <w:sz w:val="24"/>
          <w:szCs w:val="24"/>
        </w:rPr>
        <w:t>This concept paper has thoroughly explored pre-service teacher leadership, drawing insights from existing concepts and models in the field. Through a review of four prominent frameworks, six fundamental aspects of pre-service teacher leadership were identified. These aspects serve as foundational pillars for empowering future educators with the skills, competencies, and dispositions needed to thrive in leadership roles.</w:t>
      </w:r>
      <w:r>
        <w:rPr>
          <w:rFonts w:ascii="Times New Roman" w:hAnsi="Times New Roman" w:cs="Times New Roman"/>
          <w:sz w:val="24"/>
          <w:szCs w:val="24"/>
        </w:rPr>
        <w:t xml:space="preserve"> </w:t>
      </w:r>
      <w:r w:rsidRPr="004F59A5">
        <w:rPr>
          <w:rFonts w:ascii="Times New Roman" w:hAnsi="Times New Roman" w:cs="Times New Roman"/>
          <w:sz w:val="24"/>
          <w:szCs w:val="24"/>
        </w:rPr>
        <w:t>By focusing on futuristic leadership, direction-setting, data enrichment, valuing diversity, stakeholder consensus, and collaborative culture, teacher education programs can effectively prepare pre-service teachers for leadership. This paper sets the groundwork for designing and implementing such programs and calls for further research to refine and operationalize the proposed concept of pre-service teacher leadership. Future research should also explore how leadership development impacts educational outcomes and how to best integrate leadership training into teacher education curricula.</w:t>
      </w:r>
    </w:p>
    <w:p w14:paraId="75EF283A" w14:textId="77777777" w:rsidR="00915A71" w:rsidRPr="004F59A5" w:rsidRDefault="00915A71" w:rsidP="00915A71">
      <w:pPr>
        <w:spacing w:line="240" w:lineRule="auto"/>
        <w:jc w:val="both"/>
        <w:rPr>
          <w:rFonts w:ascii="Times New Roman" w:hAnsi="Times New Roman" w:cs="Times New Roman"/>
          <w:sz w:val="24"/>
          <w:szCs w:val="24"/>
        </w:rPr>
      </w:pPr>
    </w:p>
    <w:p w14:paraId="72E72736" w14:textId="77777777" w:rsidR="00915A71" w:rsidRPr="004F59A5" w:rsidRDefault="00915A71" w:rsidP="00915A71">
      <w:pPr>
        <w:spacing w:line="240" w:lineRule="auto"/>
        <w:jc w:val="both"/>
        <w:rPr>
          <w:rFonts w:ascii="Times New Roman" w:hAnsi="Times New Roman" w:cs="Times New Roman"/>
          <w:sz w:val="24"/>
          <w:szCs w:val="24"/>
        </w:rPr>
      </w:pPr>
    </w:p>
    <w:p w14:paraId="28D8436C" w14:textId="77777777" w:rsidR="00915A71" w:rsidRPr="004F59A5" w:rsidRDefault="00915A71" w:rsidP="00915A71">
      <w:pPr>
        <w:spacing w:line="240" w:lineRule="auto"/>
        <w:jc w:val="both"/>
        <w:rPr>
          <w:rFonts w:ascii="Times New Roman" w:hAnsi="Times New Roman" w:cs="Times New Roman"/>
          <w:sz w:val="24"/>
          <w:szCs w:val="24"/>
        </w:rPr>
      </w:pPr>
    </w:p>
    <w:p w14:paraId="0B9F4301" w14:textId="77777777" w:rsidR="00915A71" w:rsidRPr="004F59A5" w:rsidRDefault="00915A71" w:rsidP="00915A71">
      <w:pPr>
        <w:spacing w:line="240" w:lineRule="auto"/>
        <w:jc w:val="both"/>
        <w:rPr>
          <w:rFonts w:ascii="Times New Roman" w:hAnsi="Times New Roman" w:cs="Times New Roman"/>
          <w:sz w:val="24"/>
          <w:szCs w:val="24"/>
        </w:rPr>
      </w:pPr>
    </w:p>
    <w:p w14:paraId="77DA3CC0" w14:textId="77777777" w:rsidR="00915A71" w:rsidRPr="004F59A5" w:rsidRDefault="00915A71" w:rsidP="00915A71">
      <w:pPr>
        <w:spacing w:line="240" w:lineRule="auto"/>
        <w:jc w:val="both"/>
        <w:rPr>
          <w:rFonts w:ascii="Times New Roman" w:hAnsi="Times New Roman" w:cs="Times New Roman"/>
          <w:sz w:val="24"/>
          <w:szCs w:val="24"/>
        </w:rPr>
      </w:pPr>
    </w:p>
    <w:p w14:paraId="0A598538" w14:textId="77777777" w:rsidR="00915A71" w:rsidRPr="004A33C2" w:rsidRDefault="00915A71" w:rsidP="00915A71">
      <w:pPr>
        <w:spacing w:line="240" w:lineRule="auto"/>
        <w:jc w:val="both"/>
        <w:rPr>
          <w:rFonts w:ascii="Times New Roman" w:hAnsi="Times New Roman" w:cs="Times New Roman"/>
          <w:sz w:val="24"/>
          <w:szCs w:val="24"/>
        </w:rPr>
      </w:pPr>
      <w:r w:rsidRPr="004A33C2">
        <w:rPr>
          <w:rFonts w:ascii="Times New Roman" w:hAnsi="Times New Roman" w:cs="Times New Roman"/>
          <w:sz w:val="24"/>
          <w:szCs w:val="24"/>
        </w:rPr>
        <w:br w:type="page"/>
      </w:r>
    </w:p>
    <w:p w14:paraId="27586560" w14:textId="77777777" w:rsidR="00915A71" w:rsidRPr="00252184" w:rsidRDefault="00915A71" w:rsidP="00915A71">
      <w:pPr>
        <w:spacing w:line="240" w:lineRule="auto"/>
        <w:jc w:val="center"/>
        <w:rPr>
          <w:rFonts w:ascii="Times New Roman" w:hAnsi="Times New Roman" w:cs="Times New Roman"/>
          <w:sz w:val="24"/>
          <w:szCs w:val="24"/>
        </w:rPr>
      </w:pPr>
      <w:r w:rsidRPr="00252184">
        <w:rPr>
          <w:rFonts w:ascii="Times New Roman" w:hAnsi="Times New Roman" w:cs="Times New Roman"/>
          <w:sz w:val="24"/>
          <w:szCs w:val="24"/>
        </w:rPr>
        <w:lastRenderedPageBreak/>
        <w:t>REFERENCES</w:t>
      </w:r>
    </w:p>
    <w:p w14:paraId="0535D7EA" w14:textId="77777777" w:rsidR="00915A71" w:rsidRPr="00C63CCD" w:rsidRDefault="00915A71" w:rsidP="00915A71">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4A33C2">
        <w:rPr>
          <w:rFonts w:ascii="Times New Roman" w:hAnsi="Times New Roman" w:cs="Times New Roman"/>
          <w:b/>
          <w:bCs/>
          <w:sz w:val="24"/>
          <w:szCs w:val="24"/>
        </w:rPr>
        <w:t xml:space="preserve"> </w:t>
      </w:r>
      <w:r w:rsidRPr="00C63CCD">
        <w:rPr>
          <w:rFonts w:ascii="Times New Roman" w:hAnsi="Times New Roman" w:cs="Times New Roman"/>
          <w:sz w:val="24"/>
          <w:szCs w:val="24"/>
        </w:rPr>
        <w:fldChar w:fldCharType="begin" w:fldLock="1"/>
      </w:r>
      <w:r w:rsidRPr="00C63CCD">
        <w:rPr>
          <w:rFonts w:ascii="Times New Roman" w:hAnsi="Times New Roman" w:cs="Times New Roman"/>
          <w:sz w:val="24"/>
          <w:szCs w:val="24"/>
        </w:rPr>
        <w:instrText xml:space="preserve">ADDIN Mendeley Bibliography CSL_BIBLIOGRAPHY </w:instrText>
      </w:r>
      <w:r w:rsidRPr="00C63CCD">
        <w:rPr>
          <w:rFonts w:ascii="Times New Roman" w:hAnsi="Times New Roman" w:cs="Times New Roman"/>
          <w:sz w:val="24"/>
          <w:szCs w:val="24"/>
        </w:rPr>
        <w:fldChar w:fldCharType="separate"/>
      </w:r>
      <w:r w:rsidRPr="00C63CCD">
        <w:rPr>
          <w:rFonts w:ascii="Times New Roman" w:hAnsi="Times New Roman" w:cs="Times New Roman"/>
          <w:noProof/>
          <w:kern w:val="0"/>
          <w:sz w:val="24"/>
          <w:szCs w:val="24"/>
        </w:rPr>
        <w:t xml:space="preserve">Acquaro, D. (2019). Preparing the Next Generation of Educational Leaders: Initiating a Leadership Discourse in Initial Teacher Education. </w:t>
      </w:r>
      <w:r w:rsidRPr="00C63CCD">
        <w:rPr>
          <w:rFonts w:ascii="Times New Roman" w:hAnsi="Times New Roman" w:cs="Times New Roman"/>
          <w:i/>
          <w:iCs/>
          <w:noProof/>
          <w:kern w:val="0"/>
          <w:sz w:val="24"/>
          <w:szCs w:val="24"/>
        </w:rPr>
        <w:t>International Studies in Educational Administration</w:t>
      </w:r>
      <w:r w:rsidRPr="00C63CCD">
        <w:rPr>
          <w:rFonts w:ascii="Times New Roman" w:hAnsi="Times New Roman" w:cs="Times New Roman"/>
          <w:noProof/>
          <w:kern w:val="0"/>
          <w:sz w:val="24"/>
          <w:szCs w:val="24"/>
        </w:rPr>
        <w:t xml:space="preserve">, </w:t>
      </w:r>
      <w:r w:rsidRPr="00C63CCD">
        <w:rPr>
          <w:rFonts w:ascii="Times New Roman" w:hAnsi="Times New Roman" w:cs="Times New Roman"/>
          <w:i/>
          <w:iCs/>
          <w:noProof/>
          <w:kern w:val="0"/>
          <w:sz w:val="24"/>
          <w:szCs w:val="24"/>
        </w:rPr>
        <w:t>47</w:t>
      </w:r>
      <w:r w:rsidRPr="00C63CCD">
        <w:rPr>
          <w:rFonts w:ascii="Times New Roman" w:hAnsi="Times New Roman" w:cs="Times New Roman"/>
          <w:noProof/>
          <w:kern w:val="0"/>
          <w:sz w:val="24"/>
          <w:szCs w:val="24"/>
        </w:rPr>
        <w:t>(2), 107–121.</w:t>
      </w:r>
    </w:p>
    <w:p w14:paraId="7DA8DCC8" w14:textId="77777777" w:rsidR="00915A71" w:rsidRPr="00C63CCD" w:rsidRDefault="00915A71" w:rsidP="00915A71">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C63CCD">
        <w:rPr>
          <w:rFonts w:ascii="Times New Roman" w:hAnsi="Times New Roman" w:cs="Times New Roman"/>
          <w:noProof/>
          <w:kern w:val="0"/>
          <w:sz w:val="24"/>
          <w:szCs w:val="24"/>
        </w:rPr>
        <w:t xml:space="preserve">Aitken, A. (2008). The Novice With Expertise: Is There a Leadership Role for Preservice Teachers in Times of Educational Change? </w:t>
      </w:r>
      <w:r w:rsidRPr="00C63CCD">
        <w:rPr>
          <w:rFonts w:ascii="Times New Roman" w:hAnsi="Times New Roman" w:cs="Times New Roman"/>
          <w:i/>
          <w:iCs/>
          <w:noProof/>
          <w:kern w:val="0"/>
          <w:sz w:val="24"/>
          <w:szCs w:val="24"/>
        </w:rPr>
        <w:t>Learning Landscapes</w:t>
      </w:r>
      <w:r w:rsidRPr="00C63CCD">
        <w:rPr>
          <w:rFonts w:ascii="Times New Roman" w:hAnsi="Times New Roman" w:cs="Times New Roman"/>
          <w:noProof/>
          <w:kern w:val="0"/>
          <w:sz w:val="24"/>
          <w:szCs w:val="24"/>
        </w:rPr>
        <w:t>. https://doi.org/10.36510/learnland.v1i2.259</w:t>
      </w:r>
    </w:p>
    <w:p w14:paraId="522AEE60" w14:textId="77777777" w:rsidR="00915A71" w:rsidRPr="00C63CCD" w:rsidRDefault="00915A71" w:rsidP="00915A71">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C63CCD">
        <w:rPr>
          <w:rFonts w:ascii="Times New Roman" w:hAnsi="Times New Roman" w:cs="Times New Roman"/>
          <w:noProof/>
          <w:kern w:val="0"/>
          <w:sz w:val="24"/>
          <w:szCs w:val="24"/>
        </w:rPr>
        <w:t xml:space="preserve">Álamo, M., &amp; Falla, D. (2023). Transformational Leadership And Its Relationship With Socio-Emotional And Moral Competencies In Pre-Service Teachers. </w:t>
      </w:r>
      <w:r w:rsidRPr="00C63CCD">
        <w:rPr>
          <w:rFonts w:ascii="Times New Roman" w:hAnsi="Times New Roman" w:cs="Times New Roman"/>
          <w:i/>
          <w:iCs/>
          <w:noProof/>
          <w:kern w:val="0"/>
          <w:sz w:val="24"/>
          <w:szCs w:val="24"/>
        </w:rPr>
        <w:t>Psychology, Society and Education</w:t>
      </w:r>
      <w:r w:rsidRPr="00C63CCD">
        <w:rPr>
          <w:rFonts w:ascii="Times New Roman" w:hAnsi="Times New Roman" w:cs="Times New Roman"/>
          <w:noProof/>
          <w:kern w:val="0"/>
          <w:sz w:val="24"/>
          <w:szCs w:val="24"/>
        </w:rPr>
        <w:t xml:space="preserve">, </w:t>
      </w:r>
      <w:r w:rsidRPr="00C63CCD">
        <w:rPr>
          <w:rFonts w:ascii="Times New Roman" w:hAnsi="Times New Roman" w:cs="Times New Roman"/>
          <w:i/>
          <w:iCs/>
          <w:noProof/>
          <w:kern w:val="0"/>
          <w:sz w:val="24"/>
          <w:szCs w:val="24"/>
        </w:rPr>
        <w:t>15</w:t>
      </w:r>
      <w:r w:rsidRPr="00C63CCD">
        <w:rPr>
          <w:rFonts w:ascii="Times New Roman" w:hAnsi="Times New Roman" w:cs="Times New Roman"/>
          <w:noProof/>
          <w:kern w:val="0"/>
          <w:sz w:val="24"/>
          <w:szCs w:val="24"/>
        </w:rPr>
        <w:t>(1), 48–56. https://doi.org/10.21071/pse.v15i1.15552</w:t>
      </w:r>
    </w:p>
    <w:p w14:paraId="5407AD51" w14:textId="77777777" w:rsidR="00915A71" w:rsidRPr="00C63CCD" w:rsidRDefault="00915A71" w:rsidP="00915A71">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C63CCD">
        <w:rPr>
          <w:rFonts w:ascii="Times New Roman" w:hAnsi="Times New Roman" w:cs="Times New Roman"/>
          <w:noProof/>
          <w:kern w:val="0"/>
          <w:sz w:val="24"/>
          <w:szCs w:val="24"/>
        </w:rPr>
        <w:t xml:space="preserve">Aliu, J., &amp; Kaçaniku, F. (2023). An Exploration of Teacher Leadership: Are Future Teachers Ready to Lead? </w:t>
      </w:r>
      <w:r w:rsidRPr="00C63CCD">
        <w:rPr>
          <w:rFonts w:ascii="Times New Roman" w:hAnsi="Times New Roman" w:cs="Times New Roman"/>
          <w:i/>
          <w:iCs/>
          <w:noProof/>
          <w:kern w:val="0"/>
          <w:sz w:val="24"/>
          <w:szCs w:val="24"/>
        </w:rPr>
        <w:t>Center for Educational Policy Studies Journal</w:t>
      </w:r>
      <w:r w:rsidRPr="00C63CCD">
        <w:rPr>
          <w:rFonts w:ascii="Times New Roman" w:hAnsi="Times New Roman" w:cs="Times New Roman"/>
          <w:noProof/>
          <w:kern w:val="0"/>
          <w:sz w:val="24"/>
          <w:szCs w:val="24"/>
        </w:rPr>
        <w:t xml:space="preserve">, </w:t>
      </w:r>
      <w:r w:rsidRPr="00C63CCD">
        <w:rPr>
          <w:rFonts w:ascii="Times New Roman" w:hAnsi="Times New Roman" w:cs="Times New Roman"/>
          <w:i/>
          <w:iCs/>
          <w:noProof/>
          <w:kern w:val="0"/>
          <w:sz w:val="24"/>
          <w:szCs w:val="24"/>
        </w:rPr>
        <w:t>13</w:t>
      </w:r>
      <w:r w:rsidRPr="00C63CCD">
        <w:rPr>
          <w:rFonts w:ascii="Times New Roman" w:hAnsi="Times New Roman" w:cs="Times New Roman"/>
          <w:noProof/>
          <w:kern w:val="0"/>
          <w:sz w:val="24"/>
          <w:szCs w:val="24"/>
        </w:rPr>
        <w:t>(4), 37–62. https://doi.org/10.26529/cepsj.1634</w:t>
      </w:r>
    </w:p>
    <w:p w14:paraId="4590F177" w14:textId="77777777" w:rsidR="00915A71" w:rsidRPr="00C63CCD" w:rsidRDefault="00915A71" w:rsidP="00915A71">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C63CCD">
        <w:rPr>
          <w:rFonts w:ascii="Times New Roman" w:hAnsi="Times New Roman" w:cs="Times New Roman"/>
          <w:noProof/>
          <w:kern w:val="0"/>
          <w:sz w:val="24"/>
          <w:szCs w:val="24"/>
        </w:rPr>
        <w:t xml:space="preserve">Alsen, E., &amp; Buss, R. R. (2022). Developing Pre-Service Teachers: A Social Justice Approach for Educating Culturally and Linguistically Diverse Students. </w:t>
      </w:r>
      <w:r w:rsidRPr="00C63CCD">
        <w:rPr>
          <w:rFonts w:ascii="Times New Roman" w:hAnsi="Times New Roman" w:cs="Times New Roman"/>
          <w:i/>
          <w:iCs/>
          <w:noProof/>
          <w:kern w:val="0"/>
          <w:sz w:val="24"/>
          <w:szCs w:val="24"/>
        </w:rPr>
        <w:t>Impacting Education: Journal on Transforming Professional Practice</w:t>
      </w:r>
      <w:r w:rsidRPr="00C63CCD">
        <w:rPr>
          <w:rFonts w:ascii="Times New Roman" w:hAnsi="Times New Roman" w:cs="Times New Roman"/>
          <w:noProof/>
          <w:kern w:val="0"/>
          <w:sz w:val="24"/>
          <w:szCs w:val="24"/>
        </w:rPr>
        <w:t xml:space="preserve">, </w:t>
      </w:r>
      <w:r w:rsidRPr="00C63CCD">
        <w:rPr>
          <w:rFonts w:ascii="Times New Roman" w:hAnsi="Times New Roman" w:cs="Times New Roman"/>
          <w:i/>
          <w:iCs/>
          <w:noProof/>
          <w:kern w:val="0"/>
          <w:sz w:val="24"/>
          <w:szCs w:val="24"/>
        </w:rPr>
        <w:t>7</w:t>
      </w:r>
      <w:r w:rsidRPr="00C63CCD">
        <w:rPr>
          <w:rFonts w:ascii="Times New Roman" w:hAnsi="Times New Roman" w:cs="Times New Roman"/>
          <w:noProof/>
          <w:kern w:val="0"/>
          <w:sz w:val="24"/>
          <w:szCs w:val="24"/>
        </w:rPr>
        <w:t>(2), 61–73. https://doi.org/10.5195/ie.2022.213</w:t>
      </w:r>
    </w:p>
    <w:p w14:paraId="648C316E" w14:textId="77777777" w:rsidR="00915A71" w:rsidRPr="00C63CCD" w:rsidRDefault="00915A71" w:rsidP="00915A71">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C63CCD">
        <w:rPr>
          <w:rFonts w:ascii="Times New Roman" w:hAnsi="Times New Roman" w:cs="Times New Roman"/>
          <w:noProof/>
          <w:kern w:val="0"/>
          <w:sz w:val="24"/>
          <w:szCs w:val="24"/>
        </w:rPr>
        <w:t xml:space="preserve">Barth, R. S. (2001). Teacher Leader. </w:t>
      </w:r>
      <w:r w:rsidRPr="00C63CCD">
        <w:rPr>
          <w:rFonts w:ascii="Times New Roman" w:hAnsi="Times New Roman" w:cs="Times New Roman"/>
          <w:i/>
          <w:iCs/>
          <w:noProof/>
          <w:kern w:val="0"/>
          <w:sz w:val="24"/>
          <w:szCs w:val="24"/>
        </w:rPr>
        <w:t>Phi Delta Kappan</w:t>
      </w:r>
      <w:r w:rsidRPr="00C63CCD">
        <w:rPr>
          <w:rFonts w:ascii="Times New Roman" w:hAnsi="Times New Roman" w:cs="Times New Roman"/>
          <w:noProof/>
          <w:kern w:val="0"/>
          <w:sz w:val="24"/>
          <w:szCs w:val="24"/>
        </w:rPr>
        <w:t xml:space="preserve">, </w:t>
      </w:r>
      <w:r w:rsidRPr="00C63CCD">
        <w:rPr>
          <w:rFonts w:ascii="Times New Roman" w:hAnsi="Times New Roman" w:cs="Times New Roman"/>
          <w:i/>
          <w:iCs/>
          <w:noProof/>
          <w:kern w:val="0"/>
          <w:sz w:val="24"/>
          <w:szCs w:val="24"/>
        </w:rPr>
        <w:t>82</w:t>
      </w:r>
      <w:r w:rsidRPr="00C63CCD">
        <w:rPr>
          <w:rFonts w:ascii="Times New Roman" w:hAnsi="Times New Roman" w:cs="Times New Roman"/>
          <w:noProof/>
          <w:kern w:val="0"/>
          <w:sz w:val="24"/>
          <w:szCs w:val="24"/>
        </w:rPr>
        <w:t>(6), 443–449. https://doi.org/10.1177/003172170108200607</w:t>
      </w:r>
    </w:p>
    <w:p w14:paraId="71512293" w14:textId="77777777" w:rsidR="00915A71" w:rsidRPr="00C63CCD" w:rsidRDefault="00915A71" w:rsidP="00915A71">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C63CCD">
        <w:rPr>
          <w:rFonts w:ascii="Times New Roman" w:hAnsi="Times New Roman" w:cs="Times New Roman"/>
          <w:noProof/>
          <w:kern w:val="0"/>
          <w:sz w:val="24"/>
          <w:szCs w:val="24"/>
        </w:rPr>
        <w:t xml:space="preserve">Bond, N. (2011). Preparing Preservice Teachers to Become Teacher Leaders. </w:t>
      </w:r>
      <w:r w:rsidRPr="00C63CCD">
        <w:rPr>
          <w:rFonts w:ascii="Times New Roman" w:hAnsi="Times New Roman" w:cs="Times New Roman"/>
          <w:i/>
          <w:iCs/>
          <w:noProof/>
          <w:kern w:val="0"/>
          <w:sz w:val="24"/>
          <w:szCs w:val="24"/>
        </w:rPr>
        <w:t>Educational Forum</w:t>
      </w:r>
      <w:r w:rsidRPr="00C63CCD">
        <w:rPr>
          <w:rFonts w:ascii="Times New Roman" w:hAnsi="Times New Roman" w:cs="Times New Roman"/>
          <w:noProof/>
          <w:kern w:val="0"/>
          <w:sz w:val="24"/>
          <w:szCs w:val="24"/>
        </w:rPr>
        <w:t xml:space="preserve">, </w:t>
      </w:r>
      <w:r w:rsidRPr="00C63CCD">
        <w:rPr>
          <w:rFonts w:ascii="Times New Roman" w:hAnsi="Times New Roman" w:cs="Times New Roman"/>
          <w:i/>
          <w:iCs/>
          <w:noProof/>
          <w:kern w:val="0"/>
          <w:sz w:val="24"/>
          <w:szCs w:val="24"/>
        </w:rPr>
        <w:t>75</w:t>
      </w:r>
      <w:r w:rsidRPr="00C63CCD">
        <w:rPr>
          <w:rFonts w:ascii="Times New Roman" w:hAnsi="Times New Roman" w:cs="Times New Roman"/>
          <w:noProof/>
          <w:kern w:val="0"/>
          <w:sz w:val="24"/>
          <w:szCs w:val="24"/>
        </w:rPr>
        <w:t>(4), 280–297. https://doi.org/10.1080/00131725.2011.602578</w:t>
      </w:r>
    </w:p>
    <w:p w14:paraId="50A84488" w14:textId="77777777" w:rsidR="00915A71" w:rsidRPr="00C63CCD" w:rsidRDefault="00915A71" w:rsidP="00915A71">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C63CCD">
        <w:rPr>
          <w:rFonts w:ascii="Times New Roman" w:hAnsi="Times New Roman" w:cs="Times New Roman"/>
          <w:noProof/>
          <w:kern w:val="0"/>
          <w:sz w:val="24"/>
          <w:szCs w:val="24"/>
        </w:rPr>
        <w:t xml:space="preserve">Brezicha, K. F., Ikoma, S., Park, H., &amp; LeTendre, G. K. (2020). The ownership perception gap: exploring teacher job satisfaction and its relationship to teachers’ and principals’ perception of decision-making opportunities. </w:t>
      </w:r>
      <w:r w:rsidRPr="00C63CCD">
        <w:rPr>
          <w:rFonts w:ascii="Times New Roman" w:hAnsi="Times New Roman" w:cs="Times New Roman"/>
          <w:i/>
          <w:iCs/>
          <w:noProof/>
          <w:kern w:val="0"/>
          <w:sz w:val="24"/>
          <w:szCs w:val="24"/>
        </w:rPr>
        <w:t>International Journal of Leadership in Education</w:t>
      </w:r>
      <w:r w:rsidRPr="00C63CCD">
        <w:rPr>
          <w:rFonts w:ascii="Times New Roman" w:hAnsi="Times New Roman" w:cs="Times New Roman"/>
          <w:noProof/>
          <w:kern w:val="0"/>
          <w:sz w:val="24"/>
          <w:szCs w:val="24"/>
        </w:rPr>
        <w:t xml:space="preserve">, </w:t>
      </w:r>
      <w:r w:rsidRPr="00C63CCD">
        <w:rPr>
          <w:rFonts w:ascii="Times New Roman" w:hAnsi="Times New Roman" w:cs="Times New Roman"/>
          <w:i/>
          <w:iCs/>
          <w:noProof/>
          <w:kern w:val="0"/>
          <w:sz w:val="24"/>
          <w:szCs w:val="24"/>
        </w:rPr>
        <w:t>23</w:t>
      </w:r>
      <w:r w:rsidRPr="00C63CCD">
        <w:rPr>
          <w:rFonts w:ascii="Times New Roman" w:hAnsi="Times New Roman" w:cs="Times New Roman"/>
          <w:noProof/>
          <w:kern w:val="0"/>
          <w:sz w:val="24"/>
          <w:szCs w:val="24"/>
        </w:rPr>
        <w:t>(4), 428–456. https://doi.org/10.1080/13603124.2018.1562098</w:t>
      </w:r>
    </w:p>
    <w:p w14:paraId="6259FB3B" w14:textId="77777777" w:rsidR="00915A71" w:rsidRPr="00C63CCD" w:rsidRDefault="00915A71" w:rsidP="00915A71">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C63CCD">
        <w:rPr>
          <w:rFonts w:ascii="Times New Roman" w:hAnsi="Times New Roman" w:cs="Times New Roman"/>
          <w:noProof/>
          <w:kern w:val="0"/>
          <w:sz w:val="24"/>
          <w:szCs w:val="24"/>
        </w:rPr>
        <w:t xml:space="preserve">Bronkhorst, L. H., Koster, B., Meijer, P. C., Woldman, N., &amp; Vermunt, J. D. (2014). Exploring student teachers’ resistance to teacher education pedagogies. </w:t>
      </w:r>
      <w:r w:rsidRPr="00C63CCD">
        <w:rPr>
          <w:rFonts w:ascii="Times New Roman" w:hAnsi="Times New Roman" w:cs="Times New Roman"/>
          <w:i/>
          <w:iCs/>
          <w:noProof/>
          <w:kern w:val="0"/>
          <w:sz w:val="24"/>
          <w:szCs w:val="24"/>
        </w:rPr>
        <w:t>Teaching and Teacher Education</w:t>
      </w:r>
      <w:r w:rsidRPr="00C63CCD">
        <w:rPr>
          <w:rFonts w:ascii="Times New Roman" w:hAnsi="Times New Roman" w:cs="Times New Roman"/>
          <w:noProof/>
          <w:kern w:val="0"/>
          <w:sz w:val="24"/>
          <w:szCs w:val="24"/>
        </w:rPr>
        <w:t xml:space="preserve">, </w:t>
      </w:r>
      <w:r w:rsidRPr="00C63CCD">
        <w:rPr>
          <w:rFonts w:ascii="Times New Roman" w:hAnsi="Times New Roman" w:cs="Times New Roman"/>
          <w:i/>
          <w:iCs/>
          <w:noProof/>
          <w:kern w:val="0"/>
          <w:sz w:val="24"/>
          <w:szCs w:val="24"/>
        </w:rPr>
        <w:t>40</w:t>
      </w:r>
      <w:r w:rsidRPr="00C63CCD">
        <w:rPr>
          <w:rFonts w:ascii="Times New Roman" w:hAnsi="Times New Roman" w:cs="Times New Roman"/>
          <w:noProof/>
          <w:kern w:val="0"/>
          <w:sz w:val="24"/>
          <w:szCs w:val="24"/>
        </w:rPr>
        <w:t>, 73–82. https://doi.org/10.1016/j.tate.2014.02.001</w:t>
      </w:r>
    </w:p>
    <w:p w14:paraId="310800DE" w14:textId="77777777" w:rsidR="00915A71" w:rsidRPr="00C63CCD" w:rsidRDefault="00915A71" w:rsidP="00915A71">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C63CCD">
        <w:rPr>
          <w:rFonts w:ascii="Times New Roman" w:hAnsi="Times New Roman" w:cs="Times New Roman"/>
          <w:noProof/>
          <w:kern w:val="0"/>
          <w:sz w:val="24"/>
          <w:szCs w:val="24"/>
        </w:rPr>
        <w:t xml:space="preserve">Buchanan, R. (2017). </w:t>
      </w:r>
      <w:r w:rsidRPr="00C63CCD">
        <w:rPr>
          <w:rFonts w:ascii="Times New Roman" w:hAnsi="Times New Roman" w:cs="Times New Roman"/>
          <w:i/>
          <w:iCs/>
          <w:noProof/>
          <w:kern w:val="0"/>
          <w:sz w:val="24"/>
          <w:szCs w:val="24"/>
        </w:rPr>
        <w:t>It’s Not About That Anymore: An Ecological Examination of the Theory-Practice Devide in Contemporary Teacher Education</w:t>
      </w:r>
      <w:r w:rsidRPr="00C63CCD">
        <w:rPr>
          <w:rFonts w:ascii="Times New Roman" w:hAnsi="Times New Roman" w:cs="Times New Roman"/>
          <w:noProof/>
          <w:kern w:val="0"/>
          <w:sz w:val="24"/>
          <w:szCs w:val="24"/>
        </w:rPr>
        <w:t>.</w:t>
      </w:r>
    </w:p>
    <w:p w14:paraId="1B1616D9" w14:textId="77777777" w:rsidR="00915A71" w:rsidRPr="00C63CCD" w:rsidRDefault="00915A71" w:rsidP="00915A71">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C63CCD">
        <w:rPr>
          <w:rFonts w:ascii="Times New Roman" w:hAnsi="Times New Roman" w:cs="Times New Roman"/>
          <w:noProof/>
          <w:kern w:val="0"/>
          <w:sz w:val="24"/>
          <w:szCs w:val="24"/>
        </w:rPr>
        <w:t xml:space="preserve">Buchanan, R., Mills, T., &amp; Mooney, E. (2020). Working across time and space: developing a framework for teacher leadership throughout a teaching career. </w:t>
      </w:r>
      <w:r w:rsidRPr="00C63CCD">
        <w:rPr>
          <w:rFonts w:ascii="Times New Roman" w:hAnsi="Times New Roman" w:cs="Times New Roman"/>
          <w:i/>
          <w:iCs/>
          <w:noProof/>
          <w:kern w:val="0"/>
          <w:sz w:val="24"/>
          <w:szCs w:val="24"/>
        </w:rPr>
        <w:t>Professional Development in Education</w:t>
      </w:r>
      <w:r w:rsidRPr="00C63CCD">
        <w:rPr>
          <w:rFonts w:ascii="Times New Roman" w:hAnsi="Times New Roman" w:cs="Times New Roman"/>
          <w:noProof/>
          <w:kern w:val="0"/>
          <w:sz w:val="24"/>
          <w:szCs w:val="24"/>
        </w:rPr>
        <w:t>, 580–592. https://doi.org/10.1080/19415257.2020.1787204</w:t>
      </w:r>
    </w:p>
    <w:p w14:paraId="39774046" w14:textId="77777777" w:rsidR="00915A71" w:rsidRPr="00C63CCD" w:rsidRDefault="00915A71" w:rsidP="00915A71">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C63CCD">
        <w:rPr>
          <w:rFonts w:ascii="Times New Roman" w:hAnsi="Times New Roman" w:cs="Times New Roman"/>
          <w:noProof/>
          <w:kern w:val="0"/>
          <w:sz w:val="24"/>
          <w:szCs w:val="24"/>
        </w:rPr>
        <w:t xml:space="preserve">Caldwell, B. J. (2016). The Need for Stakeholder Alignment on the Future of Teacher Education Australia. In Quality and Change in Teacher Education: Western and Chinese Perspectives. In </w:t>
      </w:r>
      <w:r w:rsidRPr="00C63CCD">
        <w:rPr>
          <w:rFonts w:ascii="Times New Roman" w:hAnsi="Times New Roman" w:cs="Times New Roman"/>
          <w:i/>
          <w:iCs/>
          <w:noProof/>
          <w:kern w:val="0"/>
          <w:sz w:val="24"/>
          <w:szCs w:val="24"/>
        </w:rPr>
        <w:t>Cham: Springer International Publishing</w:t>
      </w:r>
      <w:r w:rsidRPr="00C63CCD">
        <w:rPr>
          <w:rFonts w:ascii="Times New Roman" w:hAnsi="Times New Roman" w:cs="Times New Roman"/>
          <w:noProof/>
          <w:kern w:val="0"/>
          <w:sz w:val="24"/>
          <w:szCs w:val="24"/>
        </w:rPr>
        <w:t>.</w:t>
      </w:r>
    </w:p>
    <w:p w14:paraId="2EE9952C" w14:textId="77777777" w:rsidR="00915A71" w:rsidRPr="00C63CCD" w:rsidRDefault="00915A71" w:rsidP="00915A71">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C63CCD">
        <w:rPr>
          <w:rFonts w:ascii="Times New Roman" w:hAnsi="Times New Roman" w:cs="Times New Roman"/>
          <w:noProof/>
          <w:kern w:val="0"/>
          <w:sz w:val="24"/>
          <w:szCs w:val="24"/>
        </w:rPr>
        <w:t xml:space="preserve">Chaaban, Y., &amp; Sawalhi, R. (2020). Student Teachers’ Development as Teacher Leaders During the Practicum Experience. </w:t>
      </w:r>
      <w:r w:rsidRPr="00C63CCD">
        <w:rPr>
          <w:rFonts w:ascii="Times New Roman" w:hAnsi="Times New Roman" w:cs="Times New Roman"/>
          <w:i/>
          <w:iCs/>
          <w:noProof/>
          <w:kern w:val="0"/>
          <w:sz w:val="24"/>
          <w:szCs w:val="24"/>
        </w:rPr>
        <w:t>Journal of Applied Research in Higher Education</w:t>
      </w:r>
      <w:r w:rsidRPr="00C63CCD">
        <w:rPr>
          <w:rFonts w:ascii="Times New Roman" w:hAnsi="Times New Roman" w:cs="Times New Roman"/>
          <w:noProof/>
          <w:kern w:val="0"/>
          <w:sz w:val="24"/>
          <w:szCs w:val="24"/>
        </w:rPr>
        <w:t xml:space="preserve">, </w:t>
      </w:r>
      <w:r w:rsidRPr="00C63CCD">
        <w:rPr>
          <w:rFonts w:ascii="Times New Roman" w:hAnsi="Times New Roman" w:cs="Times New Roman"/>
          <w:i/>
          <w:iCs/>
          <w:noProof/>
          <w:kern w:val="0"/>
          <w:sz w:val="24"/>
          <w:szCs w:val="24"/>
        </w:rPr>
        <w:t>12</w:t>
      </w:r>
      <w:r w:rsidRPr="00C63CCD">
        <w:rPr>
          <w:rFonts w:ascii="Times New Roman" w:hAnsi="Times New Roman" w:cs="Times New Roman"/>
          <w:noProof/>
          <w:kern w:val="0"/>
          <w:sz w:val="24"/>
          <w:szCs w:val="24"/>
        </w:rPr>
        <w:t>(5), 927–942. https://doi.org/10.1108/JARHE-04-2019-0093</w:t>
      </w:r>
    </w:p>
    <w:p w14:paraId="520C875C" w14:textId="77777777" w:rsidR="00915A71" w:rsidRPr="00C63CCD" w:rsidRDefault="00915A71" w:rsidP="00915A71">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C63CCD">
        <w:rPr>
          <w:rFonts w:ascii="Times New Roman" w:hAnsi="Times New Roman" w:cs="Times New Roman"/>
          <w:noProof/>
          <w:kern w:val="0"/>
          <w:sz w:val="24"/>
          <w:szCs w:val="24"/>
        </w:rPr>
        <w:t xml:space="preserve">Cranston, J., &amp; Kusanovich, K. (2015). Learning to Lead against the Grain Dramatizing the Emotional Toll of Teacher Leadership. </w:t>
      </w:r>
      <w:r w:rsidRPr="00C63CCD">
        <w:rPr>
          <w:rFonts w:ascii="Times New Roman" w:hAnsi="Times New Roman" w:cs="Times New Roman"/>
          <w:i/>
          <w:iCs/>
          <w:noProof/>
          <w:kern w:val="0"/>
          <w:sz w:val="24"/>
          <w:szCs w:val="24"/>
        </w:rPr>
        <w:t>Issues in Teacher Education</w:t>
      </w:r>
      <w:r w:rsidRPr="00C63CCD">
        <w:rPr>
          <w:rFonts w:ascii="Times New Roman" w:hAnsi="Times New Roman" w:cs="Times New Roman"/>
          <w:noProof/>
          <w:kern w:val="0"/>
          <w:sz w:val="24"/>
          <w:szCs w:val="24"/>
        </w:rPr>
        <w:t xml:space="preserve">, </w:t>
      </w:r>
      <w:r w:rsidRPr="00C63CCD">
        <w:rPr>
          <w:rFonts w:ascii="Times New Roman" w:hAnsi="Times New Roman" w:cs="Times New Roman"/>
          <w:i/>
          <w:iCs/>
          <w:noProof/>
          <w:kern w:val="0"/>
          <w:sz w:val="24"/>
          <w:szCs w:val="24"/>
        </w:rPr>
        <w:t>24</w:t>
      </w:r>
      <w:r w:rsidRPr="00C63CCD">
        <w:rPr>
          <w:rFonts w:ascii="Times New Roman" w:hAnsi="Times New Roman" w:cs="Times New Roman"/>
          <w:noProof/>
          <w:kern w:val="0"/>
          <w:sz w:val="24"/>
          <w:szCs w:val="24"/>
        </w:rPr>
        <w:t>(2), 63–78.</w:t>
      </w:r>
    </w:p>
    <w:p w14:paraId="45B1AE1C" w14:textId="77777777" w:rsidR="00915A71" w:rsidRPr="00C63CCD" w:rsidRDefault="00915A71" w:rsidP="00915A71">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C63CCD">
        <w:rPr>
          <w:rFonts w:ascii="Times New Roman" w:hAnsi="Times New Roman" w:cs="Times New Roman"/>
          <w:noProof/>
          <w:kern w:val="0"/>
          <w:sz w:val="24"/>
          <w:szCs w:val="24"/>
        </w:rPr>
        <w:lastRenderedPageBreak/>
        <w:t xml:space="preserve">Daoud, N., &amp; Parsons, S. A. (2021). Visioning and hope: A longitudinal study of two teachers from preservice to inservice. </w:t>
      </w:r>
      <w:r w:rsidRPr="00C63CCD">
        <w:rPr>
          <w:rFonts w:ascii="Times New Roman" w:hAnsi="Times New Roman" w:cs="Times New Roman"/>
          <w:i/>
          <w:iCs/>
          <w:noProof/>
          <w:kern w:val="0"/>
          <w:sz w:val="24"/>
          <w:szCs w:val="24"/>
        </w:rPr>
        <w:t>Peabody Journal of Education</w:t>
      </w:r>
      <w:r w:rsidRPr="00C63CCD">
        <w:rPr>
          <w:rFonts w:ascii="Times New Roman" w:hAnsi="Times New Roman" w:cs="Times New Roman"/>
          <w:noProof/>
          <w:kern w:val="0"/>
          <w:sz w:val="24"/>
          <w:szCs w:val="24"/>
        </w:rPr>
        <w:t xml:space="preserve">, </w:t>
      </w:r>
      <w:r w:rsidRPr="00C63CCD">
        <w:rPr>
          <w:rFonts w:ascii="Times New Roman" w:hAnsi="Times New Roman" w:cs="Times New Roman"/>
          <w:i/>
          <w:iCs/>
          <w:noProof/>
          <w:kern w:val="0"/>
          <w:sz w:val="24"/>
          <w:szCs w:val="24"/>
        </w:rPr>
        <w:t>96</w:t>
      </w:r>
      <w:r w:rsidRPr="00C63CCD">
        <w:rPr>
          <w:rFonts w:ascii="Times New Roman" w:hAnsi="Times New Roman" w:cs="Times New Roman"/>
          <w:noProof/>
          <w:kern w:val="0"/>
          <w:sz w:val="24"/>
          <w:szCs w:val="24"/>
        </w:rPr>
        <w:t>(4), 393–405.</w:t>
      </w:r>
    </w:p>
    <w:p w14:paraId="4C715245" w14:textId="77777777" w:rsidR="00915A71" w:rsidRPr="00C63CCD" w:rsidRDefault="00915A71" w:rsidP="00915A71">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C63CCD">
        <w:rPr>
          <w:rFonts w:ascii="Times New Roman" w:hAnsi="Times New Roman" w:cs="Times New Roman"/>
          <w:noProof/>
          <w:kern w:val="0"/>
          <w:sz w:val="24"/>
          <w:szCs w:val="24"/>
        </w:rPr>
        <w:t xml:space="preserve">Ghamrawi, N., &amp; Al-Thani, H. (2023). Wellbeing leadership: Perceptions of pre-service school leaders. </w:t>
      </w:r>
      <w:r w:rsidRPr="00C63CCD">
        <w:rPr>
          <w:rFonts w:ascii="Times New Roman" w:hAnsi="Times New Roman" w:cs="Times New Roman"/>
          <w:i/>
          <w:iCs/>
          <w:noProof/>
          <w:kern w:val="0"/>
          <w:sz w:val="24"/>
          <w:szCs w:val="24"/>
        </w:rPr>
        <w:t>HELIYON</w:t>
      </w:r>
      <w:r w:rsidRPr="00C63CCD">
        <w:rPr>
          <w:rFonts w:ascii="Times New Roman" w:hAnsi="Times New Roman" w:cs="Times New Roman"/>
          <w:noProof/>
          <w:kern w:val="0"/>
          <w:sz w:val="24"/>
          <w:szCs w:val="24"/>
        </w:rPr>
        <w:t xml:space="preserve">, </w:t>
      </w:r>
      <w:r w:rsidRPr="00C63CCD">
        <w:rPr>
          <w:rFonts w:ascii="Times New Roman" w:hAnsi="Times New Roman" w:cs="Times New Roman"/>
          <w:i/>
          <w:iCs/>
          <w:noProof/>
          <w:kern w:val="0"/>
          <w:sz w:val="24"/>
          <w:szCs w:val="24"/>
        </w:rPr>
        <w:t>9</w:t>
      </w:r>
      <w:r w:rsidRPr="00C63CCD">
        <w:rPr>
          <w:rFonts w:ascii="Times New Roman" w:hAnsi="Times New Roman" w:cs="Times New Roman"/>
          <w:noProof/>
          <w:kern w:val="0"/>
          <w:sz w:val="24"/>
          <w:szCs w:val="24"/>
        </w:rPr>
        <w:t>(11). https://doi.org/10.1016/j.heliyon.2023.e21706</w:t>
      </w:r>
    </w:p>
    <w:p w14:paraId="326E02B3" w14:textId="77777777" w:rsidR="00915A71" w:rsidRPr="00C63CCD" w:rsidRDefault="00915A71" w:rsidP="00915A71">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C63CCD">
        <w:rPr>
          <w:rFonts w:ascii="Times New Roman" w:hAnsi="Times New Roman" w:cs="Times New Roman"/>
          <w:noProof/>
          <w:kern w:val="0"/>
          <w:sz w:val="24"/>
          <w:szCs w:val="24"/>
        </w:rPr>
        <w:t xml:space="preserve">Goff-Kfouri, C. A. (2013). Pre-service Teachers and Teacher Education. </w:t>
      </w:r>
      <w:r w:rsidRPr="00C63CCD">
        <w:rPr>
          <w:rFonts w:ascii="Times New Roman" w:hAnsi="Times New Roman" w:cs="Times New Roman"/>
          <w:i/>
          <w:iCs/>
          <w:noProof/>
          <w:kern w:val="0"/>
          <w:sz w:val="24"/>
          <w:szCs w:val="24"/>
        </w:rPr>
        <w:t>Procedia - Social and Behavioral Sciences</w:t>
      </w:r>
      <w:r w:rsidRPr="00C63CCD">
        <w:rPr>
          <w:rFonts w:ascii="Times New Roman" w:hAnsi="Times New Roman" w:cs="Times New Roman"/>
          <w:noProof/>
          <w:kern w:val="0"/>
          <w:sz w:val="24"/>
          <w:szCs w:val="24"/>
        </w:rPr>
        <w:t xml:space="preserve">, </w:t>
      </w:r>
      <w:r w:rsidRPr="00C63CCD">
        <w:rPr>
          <w:rFonts w:ascii="Times New Roman" w:hAnsi="Times New Roman" w:cs="Times New Roman"/>
          <w:i/>
          <w:iCs/>
          <w:noProof/>
          <w:kern w:val="0"/>
          <w:sz w:val="24"/>
          <w:szCs w:val="24"/>
        </w:rPr>
        <w:t>93</w:t>
      </w:r>
      <w:r w:rsidRPr="00C63CCD">
        <w:rPr>
          <w:rFonts w:ascii="Times New Roman" w:hAnsi="Times New Roman" w:cs="Times New Roman"/>
          <w:noProof/>
          <w:kern w:val="0"/>
          <w:sz w:val="24"/>
          <w:szCs w:val="24"/>
        </w:rPr>
        <w:t>, 1786–1790. https://doi.org/10.1016/j.sbspro.2013.10.117</w:t>
      </w:r>
    </w:p>
    <w:p w14:paraId="416A5A81" w14:textId="77777777" w:rsidR="00915A71" w:rsidRPr="00C63CCD" w:rsidRDefault="00915A71" w:rsidP="00915A71">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C63CCD">
        <w:rPr>
          <w:rFonts w:ascii="Times New Roman" w:hAnsi="Times New Roman" w:cs="Times New Roman"/>
          <w:noProof/>
          <w:kern w:val="0"/>
          <w:sz w:val="24"/>
          <w:szCs w:val="24"/>
        </w:rPr>
        <w:t xml:space="preserve">Grossman, P. L., &amp; Richert, A. E. (1996). Building Capacity and Commitment for Leadership in Preservice Teacher Education. </w:t>
      </w:r>
      <w:r w:rsidRPr="00C63CCD">
        <w:rPr>
          <w:rFonts w:ascii="Times New Roman" w:hAnsi="Times New Roman" w:cs="Times New Roman"/>
          <w:i/>
          <w:iCs/>
          <w:noProof/>
          <w:kern w:val="0"/>
          <w:sz w:val="24"/>
          <w:szCs w:val="24"/>
        </w:rPr>
        <w:t>Journal of School Leadership</w:t>
      </w:r>
      <w:r w:rsidRPr="00C63CCD">
        <w:rPr>
          <w:rFonts w:ascii="Times New Roman" w:hAnsi="Times New Roman" w:cs="Times New Roman"/>
          <w:noProof/>
          <w:kern w:val="0"/>
          <w:sz w:val="24"/>
          <w:szCs w:val="24"/>
        </w:rPr>
        <w:t xml:space="preserve">, </w:t>
      </w:r>
      <w:r w:rsidRPr="00C63CCD">
        <w:rPr>
          <w:rFonts w:ascii="Times New Roman" w:hAnsi="Times New Roman" w:cs="Times New Roman"/>
          <w:i/>
          <w:iCs/>
          <w:noProof/>
          <w:kern w:val="0"/>
          <w:sz w:val="24"/>
          <w:szCs w:val="24"/>
        </w:rPr>
        <w:t>6</w:t>
      </w:r>
      <w:r w:rsidRPr="00C63CCD">
        <w:rPr>
          <w:rFonts w:ascii="Times New Roman" w:hAnsi="Times New Roman" w:cs="Times New Roman"/>
          <w:noProof/>
          <w:kern w:val="0"/>
          <w:sz w:val="24"/>
          <w:szCs w:val="24"/>
        </w:rPr>
        <w:t>(2), 202–210. https://doi.org/10.1177/105268469600600206</w:t>
      </w:r>
    </w:p>
    <w:p w14:paraId="281ED9A9" w14:textId="77777777" w:rsidR="00915A71" w:rsidRPr="00C63CCD" w:rsidRDefault="00915A71" w:rsidP="00915A71">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C63CCD">
        <w:rPr>
          <w:rFonts w:ascii="Times New Roman" w:hAnsi="Times New Roman" w:cs="Times New Roman"/>
          <w:noProof/>
          <w:kern w:val="0"/>
          <w:sz w:val="24"/>
          <w:szCs w:val="24"/>
        </w:rPr>
        <w:t xml:space="preserve">Hargreaves, A., &amp; Fullan, M. (2015). </w:t>
      </w:r>
      <w:r w:rsidRPr="00C63CCD">
        <w:rPr>
          <w:rFonts w:ascii="Times New Roman" w:hAnsi="Times New Roman" w:cs="Times New Roman"/>
          <w:i/>
          <w:iCs/>
          <w:noProof/>
          <w:kern w:val="0"/>
          <w:sz w:val="24"/>
          <w:szCs w:val="24"/>
        </w:rPr>
        <w:t>Professional Capital: Transforming teaching in every school</w:t>
      </w:r>
      <w:r w:rsidRPr="00C63CCD">
        <w:rPr>
          <w:rFonts w:ascii="Times New Roman" w:hAnsi="Times New Roman" w:cs="Times New Roman"/>
          <w:noProof/>
          <w:kern w:val="0"/>
          <w:sz w:val="24"/>
          <w:szCs w:val="24"/>
        </w:rPr>
        <w:t>. Teachers COllege Press.</w:t>
      </w:r>
    </w:p>
    <w:p w14:paraId="4290F738" w14:textId="77777777" w:rsidR="00915A71" w:rsidRPr="00C63CCD" w:rsidRDefault="00915A71" w:rsidP="00915A71">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C63CCD">
        <w:rPr>
          <w:rFonts w:ascii="Times New Roman" w:hAnsi="Times New Roman" w:cs="Times New Roman"/>
          <w:noProof/>
          <w:kern w:val="0"/>
          <w:sz w:val="24"/>
          <w:szCs w:val="24"/>
        </w:rPr>
        <w:t xml:space="preserve">Harms, B. M., &amp; Knobloch, N. A. (2005). Preservice Teachers’ Motivation and Leadership Behaviors Related to Career Choice. </w:t>
      </w:r>
      <w:r w:rsidRPr="00C63CCD">
        <w:rPr>
          <w:rFonts w:ascii="Times New Roman" w:hAnsi="Times New Roman" w:cs="Times New Roman"/>
          <w:i/>
          <w:iCs/>
          <w:noProof/>
          <w:kern w:val="0"/>
          <w:sz w:val="24"/>
          <w:szCs w:val="24"/>
        </w:rPr>
        <w:t>Career and Technical Education Research</w:t>
      </w:r>
      <w:r w:rsidRPr="00C63CCD">
        <w:rPr>
          <w:rFonts w:ascii="Times New Roman" w:hAnsi="Times New Roman" w:cs="Times New Roman"/>
          <w:noProof/>
          <w:kern w:val="0"/>
          <w:sz w:val="24"/>
          <w:szCs w:val="24"/>
        </w:rPr>
        <w:t>. https://doi.org/10.5328/cter30.2.101</w:t>
      </w:r>
    </w:p>
    <w:p w14:paraId="4E68FC7B" w14:textId="77777777" w:rsidR="00915A71" w:rsidRPr="00C63CCD" w:rsidRDefault="00915A71" w:rsidP="00915A71">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C63CCD">
        <w:rPr>
          <w:rFonts w:ascii="Times New Roman" w:hAnsi="Times New Roman" w:cs="Times New Roman"/>
          <w:noProof/>
          <w:kern w:val="0"/>
          <w:sz w:val="24"/>
          <w:szCs w:val="24"/>
        </w:rPr>
        <w:t xml:space="preserve">Holland, J. M., Eckert, J., &amp; Allen, M. M. (2014). From Preservice to Teacher Leadership: Meeting the Future in Educator Preparation. </w:t>
      </w:r>
      <w:r w:rsidRPr="00C63CCD">
        <w:rPr>
          <w:rFonts w:ascii="Times New Roman" w:hAnsi="Times New Roman" w:cs="Times New Roman"/>
          <w:i/>
          <w:iCs/>
          <w:noProof/>
          <w:kern w:val="0"/>
          <w:sz w:val="24"/>
          <w:szCs w:val="24"/>
        </w:rPr>
        <w:t>Action in Teacher Education</w:t>
      </w:r>
      <w:r w:rsidRPr="00C63CCD">
        <w:rPr>
          <w:rFonts w:ascii="Times New Roman" w:hAnsi="Times New Roman" w:cs="Times New Roman"/>
          <w:noProof/>
          <w:kern w:val="0"/>
          <w:sz w:val="24"/>
          <w:szCs w:val="24"/>
        </w:rPr>
        <w:t xml:space="preserve">, </w:t>
      </w:r>
      <w:r w:rsidRPr="00C63CCD">
        <w:rPr>
          <w:rFonts w:ascii="Times New Roman" w:hAnsi="Times New Roman" w:cs="Times New Roman"/>
          <w:i/>
          <w:iCs/>
          <w:noProof/>
          <w:kern w:val="0"/>
          <w:sz w:val="24"/>
          <w:szCs w:val="24"/>
        </w:rPr>
        <w:t>36</w:t>
      </w:r>
      <w:r w:rsidRPr="00C63CCD">
        <w:rPr>
          <w:rFonts w:ascii="Times New Roman" w:hAnsi="Times New Roman" w:cs="Times New Roman"/>
          <w:noProof/>
          <w:kern w:val="0"/>
          <w:sz w:val="24"/>
          <w:szCs w:val="24"/>
        </w:rPr>
        <w:t>(5–6), 433–445. https://doi.org/10.1080/01626620.2014.977738</w:t>
      </w:r>
    </w:p>
    <w:p w14:paraId="2CAACC0F" w14:textId="77777777" w:rsidR="00915A71" w:rsidRPr="00C63CCD" w:rsidRDefault="00915A71" w:rsidP="00915A71">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C63CCD">
        <w:rPr>
          <w:rFonts w:ascii="Times New Roman" w:hAnsi="Times New Roman" w:cs="Times New Roman"/>
          <w:noProof/>
          <w:kern w:val="0"/>
          <w:sz w:val="24"/>
          <w:szCs w:val="24"/>
        </w:rPr>
        <w:t xml:space="preserve">Huang, T., Zhou, J., Chen, S., &amp; Barnett, E. (2023). “I’m concerned about actually doing it”: The Struggles of Pre-service Teachers Becoming Change Agents. </w:t>
      </w:r>
      <w:r w:rsidRPr="00C63CCD">
        <w:rPr>
          <w:rFonts w:ascii="Times New Roman" w:hAnsi="Times New Roman" w:cs="Times New Roman"/>
          <w:i/>
          <w:iCs/>
          <w:noProof/>
          <w:kern w:val="0"/>
          <w:sz w:val="24"/>
          <w:szCs w:val="24"/>
        </w:rPr>
        <w:t>Middle School Journal</w:t>
      </w:r>
      <w:r w:rsidRPr="00C63CCD">
        <w:rPr>
          <w:rFonts w:ascii="Times New Roman" w:hAnsi="Times New Roman" w:cs="Times New Roman"/>
          <w:noProof/>
          <w:kern w:val="0"/>
          <w:sz w:val="24"/>
          <w:szCs w:val="24"/>
        </w:rPr>
        <w:t xml:space="preserve">, </w:t>
      </w:r>
      <w:r w:rsidRPr="00C63CCD">
        <w:rPr>
          <w:rFonts w:ascii="Times New Roman" w:hAnsi="Times New Roman" w:cs="Times New Roman"/>
          <w:i/>
          <w:iCs/>
          <w:noProof/>
          <w:kern w:val="0"/>
          <w:sz w:val="24"/>
          <w:szCs w:val="24"/>
        </w:rPr>
        <w:t>54</w:t>
      </w:r>
      <w:r w:rsidRPr="00C63CCD">
        <w:rPr>
          <w:rFonts w:ascii="Times New Roman" w:hAnsi="Times New Roman" w:cs="Times New Roman"/>
          <w:noProof/>
          <w:kern w:val="0"/>
          <w:sz w:val="24"/>
          <w:szCs w:val="24"/>
        </w:rPr>
        <w:t>(4), 37–50. https://doi.org/10.1080/00940771.2023.2232263</w:t>
      </w:r>
    </w:p>
    <w:p w14:paraId="2F6318F7" w14:textId="77777777" w:rsidR="00915A71" w:rsidRPr="00C63CCD" w:rsidRDefault="00915A71" w:rsidP="00915A71">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C63CCD">
        <w:rPr>
          <w:rFonts w:ascii="Times New Roman" w:hAnsi="Times New Roman" w:cs="Times New Roman"/>
          <w:noProof/>
          <w:kern w:val="0"/>
          <w:sz w:val="24"/>
          <w:szCs w:val="24"/>
        </w:rPr>
        <w:t xml:space="preserve">Hulme, M., Meanwell, K., &amp; Bryan, H. (2023). Between A Rock And A Hard Place: Leading University Teacher Education In England. </w:t>
      </w:r>
      <w:r w:rsidRPr="00C63CCD">
        <w:rPr>
          <w:rFonts w:ascii="Times New Roman" w:hAnsi="Times New Roman" w:cs="Times New Roman"/>
          <w:i/>
          <w:iCs/>
          <w:noProof/>
          <w:kern w:val="0"/>
          <w:sz w:val="24"/>
          <w:szCs w:val="24"/>
        </w:rPr>
        <w:t>Journal of Further and Higher Education</w:t>
      </w:r>
      <w:r w:rsidRPr="00C63CCD">
        <w:rPr>
          <w:rFonts w:ascii="Times New Roman" w:hAnsi="Times New Roman" w:cs="Times New Roman"/>
          <w:noProof/>
          <w:kern w:val="0"/>
          <w:sz w:val="24"/>
          <w:szCs w:val="24"/>
        </w:rPr>
        <w:t>. https://doi.org/10.1080/0309877X.2023.2248025</w:t>
      </w:r>
    </w:p>
    <w:p w14:paraId="07C19A72" w14:textId="77777777" w:rsidR="00915A71" w:rsidRPr="00C63CCD" w:rsidRDefault="00915A71" w:rsidP="00915A71">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C63CCD">
        <w:rPr>
          <w:rFonts w:ascii="Times New Roman" w:hAnsi="Times New Roman" w:cs="Times New Roman"/>
          <w:noProof/>
          <w:kern w:val="0"/>
          <w:sz w:val="24"/>
          <w:szCs w:val="24"/>
        </w:rPr>
        <w:t xml:space="preserve">Kahlenberg, R. D., &amp; Potter, H. (2014). </w:t>
      </w:r>
      <w:r w:rsidRPr="00C63CCD">
        <w:rPr>
          <w:rFonts w:ascii="Times New Roman" w:hAnsi="Times New Roman" w:cs="Times New Roman"/>
          <w:i/>
          <w:iCs/>
          <w:noProof/>
          <w:kern w:val="0"/>
          <w:sz w:val="24"/>
          <w:szCs w:val="24"/>
        </w:rPr>
        <w:t>Why Teacher Voice Matters</w:t>
      </w:r>
      <w:r w:rsidRPr="00C63CCD">
        <w:rPr>
          <w:rFonts w:ascii="Times New Roman" w:hAnsi="Times New Roman" w:cs="Times New Roman"/>
          <w:noProof/>
          <w:kern w:val="0"/>
          <w:sz w:val="24"/>
          <w:szCs w:val="24"/>
        </w:rPr>
        <w:t>.</w:t>
      </w:r>
    </w:p>
    <w:p w14:paraId="294EAB4E" w14:textId="77777777" w:rsidR="00915A71" w:rsidRPr="00C63CCD" w:rsidRDefault="00915A71" w:rsidP="00915A71">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C63CCD">
        <w:rPr>
          <w:rFonts w:ascii="Times New Roman" w:hAnsi="Times New Roman" w:cs="Times New Roman"/>
          <w:noProof/>
          <w:kern w:val="0"/>
          <w:sz w:val="24"/>
          <w:szCs w:val="24"/>
        </w:rPr>
        <w:t xml:space="preserve">Khalip Musa, Masturah Zainal Abidin, &amp; Norlia Mat Norwani. (2016). Teacher Leadership Knowledge to Pre-Service Teachers. </w:t>
      </w:r>
      <w:r w:rsidRPr="00C63CCD">
        <w:rPr>
          <w:rFonts w:ascii="Times New Roman" w:hAnsi="Times New Roman" w:cs="Times New Roman"/>
          <w:i/>
          <w:iCs/>
          <w:noProof/>
          <w:kern w:val="0"/>
          <w:sz w:val="24"/>
          <w:szCs w:val="24"/>
        </w:rPr>
        <w:t>International Journal of Academic Research in Business and Social Sciences</w:t>
      </w:r>
      <w:r w:rsidRPr="00C63CCD">
        <w:rPr>
          <w:rFonts w:ascii="Times New Roman" w:hAnsi="Times New Roman" w:cs="Times New Roman"/>
          <w:noProof/>
          <w:kern w:val="0"/>
          <w:sz w:val="24"/>
          <w:szCs w:val="24"/>
        </w:rPr>
        <w:t xml:space="preserve">, </w:t>
      </w:r>
      <w:r w:rsidRPr="00C63CCD">
        <w:rPr>
          <w:rFonts w:ascii="Times New Roman" w:hAnsi="Times New Roman" w:cs="Times New Roman"/>
          <w:i/>
          <w:iCs/>
          <w:noProof/>
          <w:kern w:val="0"/>
          <w:sz w:val="24"/>
          <w:szCs w:val="24"/>
        </w:rPr>
        <w:t>6</w:t>
      </w:r>
      <w:r w:rsidRPr="00C63CCD">
        <w:rPr>
          <w:rFonts w:ascii="Times New Roman" w:hAnsi="Times New Roman" w:cs="Times New Roman"/>
          <w:noProof/>
          <w:kern w:val="0"/>
          <w:sz w:val="24"/>
          <w:szCs w:val="24"/>
        </w:rPr>
        <w:t>(11), 351–360. https://doi.org/10.6007/ijarbss/v6-i11/2404</w:t>
      </w:r>
    </w:p>
    <w:p w14:paraId="4A0EA966" w14:textId="77777777" w:rsidR="00915A71" w:rsidRPr="00C63CCD" w:rsidRDefault="00915A71" w:rsidP="00915A71">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C63CCD">
        <w:rPr>
          <w:rFonts w:ascii="Times New Roman" w:hAnsi="Times New Roman" w:cs="Times New Roman"/>
          <w:noProof/>
          <w:kern w:val="0"/>
          <w:sz w:val="24"/>
          <w:szCs w:val="24"/>
        </w:rPr>
        <w:t xml:space="preserve">Khusnul Khotimah, Yazid Basthomi, &amp; Evi Eliyanah. (2023). </w:t>
      </w:r>
      <w:r w:rsidRPr="00C63CCD">
        <w:rPr>
          <w:rFonts w:ascii="Times New Roman" w:hAnsi="Times New Roman" w:cs="Times New Roman"/>
          <w:i/>
          <w:iCs/>
          <w:noProof/>
          <w:kern w:val="0"/>
          <w:sz w:val="24"/>
          <w:szCs w:val="24"/>
        </w:rPr>
        <w:t>EFL Pre-service Teacher Development for Autonomy: Rethinking Future Autonomy Supportive Teacher</w:t>
      </w:r>
      <w:r w:rsidRPr="00C63CCD">
        <w:rPr>
          <w:rFonts w:ascii="Times New Roman" w:hAnsi="Times New Roman" w:cs="Times New Roman"/>
          <w:noProof/>
          <w:kern w:val="0"/>
          <w:sz w:val="24"/>
          <w:szCs w:val="24"/>
        </w:rPr>
        <w:t xml:space="preserve"> (Vol. 2). Atlantis Press SARL. https://doi.org/10.2991/978-2-38476-054-1_27</w:t>
      </w:r>
    </w:p>
    <w:p w14:paraId="2F8594A2" w14:textId="77777777" w:rsidR="00915A71" w:rsidRPr="00C63CCD" w:rsidRDefault="00915A71" w:rsidP="00915A71">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C63CCD">
        <w:rPr>
          <w:rFonts w:ascii="Times New Roman" w:hAnsi="Times New Roman" w:cs="Times New Roman"/>
          <w:noProof/>
          <w:kern w:val="0"/>
          <w:sz w:val="24"/>
          <w:szCs w:val="24"/>
        </w:rPr>
        <w:t xml:space="preserve">King, F. (2017). Evolving Perspective(s) of Teacher Leadership: An Exploration of Teacher Leadership for Inclusion at Preservice Level in the Republic of Ireland. </w:t>
      </w:r>
      <w:r w:rsidRPr="00C63CCD">
        <w:rPr>
          <w:rFonts w:ascii="Times New Roman" w:hAnsi="Times New Roman" w:cs="Times New Roman"/>
          <w:i/>
          <w:iCs/>
          <w:noProof/>
          <w:kern w:val="0"/>
          <w:sz w:val="24"/>
          <w:szCs w:val="24"/>
        </w:rPr>
        <w:t>International Studies in Educational Administration (Commonwealth Council for Educational Administration &amp; Management (CCEAM))</w:t>
      </w:r>
      <w:r w:rsidRPr="00C63CCD">
        <w:rPr>
          <w:rFonts w:ascii="Times New Roman" w:hAnsi="Times New Roman" w:cs="Times New Roman"/>
          <w:noProof/>
          <w:kern w:val="0"/>
          <w:sz w:val="24"/>
          <w:szCs w:val="24"/>
        </w:rPr>
        <w:t xml:space="preserve">, </w:t>
      </w:r>
      <w:r w:rsidRPr="00C63CCD">
        <w:rPr>
          <w:rFonts w:ascii="Times New Roman" w:hAnsi="Times New Roman" w:cs="Times New Roman"/>
          <w:i/>
          <w:iCs/>
          <w:noProof/>
          <w:kern w:val="0"/>
          <w:sz w:val="24"/>
          <w:szCs w:val="24"/>
        </w:rPr>
        <w:t>45</w:t>
      </w:r>
      <w:r w:rsidRPr="00C63CCD">
        <w:rPr>
          <w:rFonts w:ascii="Times New Roman" w:hAnsi="Times New Roman" w:cs="Times New Roman"/>
          <w:noProof/>
          <w:kern w:val="0"/>
          <w:sz w:val="24"/>
          <w:szCs w:val="24"/>
        </w:rPr>
        <w:t>(3), 5–21. http://login.ezproxy.lib.umn.edu/login?url=http://search.ebscohost.com/login.aspx?direct=true&amp;AuthType=ip,uid&amp;db=aph&amp;AN=128198209&amp;site=ehost-live</w:t>
      </w:r>
    </w:p>
    <w:p w14:paraId="32A3D7E1" w14:textId="77777777" w:rsidR="00915A71" w:rsidRPr="00C63CCD" w:rsidRDefault="00915A71" w:rsidP="00915A71">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C63CCD">
        <w:rPr>
          <w:rFonts w:ascii="Times New Roman" w:hAnsi="Times New Roman" w:cs="Times New Roman"/>
          <w:noProof/>
          <w:kern w:val="0"/>
          <w:sz w:val="24"/>
          <w:szCs w:val="24"/>
        </w:rPr>
        <w:t xml:space="preserve">King, F., &amp; Logan, A. (2022). Leadership For Inclusion And Special Education: Novice Teachers Walking The Walk. </w:t>
      </w:r>
      <w:r w:rsidRPr="00C63CCD">
        <w:rPr>
          <w:rFonts w:ascii="Times New Roman" w:hAnsi="Times New Roman" w:cs="Times New Roman"/>
          <w:i/>
          <w:iCs/>
          <w:noProof/>
          <w:kern w:val="0"/>
          <w:sz w:val="24"/>
          <w:szCs w:val="24"/>
        </w:rPr>
        <w:t>Research in Educational Administration &amp; Leadership</w:t>
      </w:r>
      <w:r w:rsidRPr="00C63CCD">
        <w:rPr>
          <w:rFonts w:ascii="Times New Roman" w:hAnsi="Times New Roman" w:cs="Times New Roman"/>
          <w:noProof/>
          <w:kern w:val="0"/>
          <w:sz w:val="24"/>
          <w:szCs w:val="24"/>
        </w:rPr>
        <w:t xml:space="preserve">, </w:t>
      </w:r>
      <w:r w:rsidRPr="00C63CCD">
        <w:rPr>
          <w:rFonts w:ascii="Times New Roman" w:hAnsi="Times New Roman" w:cs="Times New Roman"/>
          <w:i/>
          <w:iCs/>
          <w:noProof/>
          <w:kern w:val="0"/>
          <w:sz w:val="24"/>
          <w:szCs w:val="24"/>
        </w:rPr>
        <w:t>7</w:t>
      </w:r>
      <w:r w:rsidRPr="00C63CCD">
        <w:rPr>
          <w:rFonts w:ascii="Times New Roman" w:hAnsi="Times New Roman" w:cs="Times New Roman"/>
          <w:noProof/>
          <w:kern w:val="0"/>
          <w:sz w:val="24"/>
          <w:szCs w:val="24"/>
        </w:rPr>
        <w:t>(1), 132–160.</w:t>
      </w:r>
    </w:p>
    <w:p w14:paraId="529DA216" w14:textId="77777777" w:rsidR="00915A71" w:rsidRPr="00C63CCD" w:rsidRDefault="00915A71" w:rsidP="00915A71">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C63CCD">
        <w:rPr>
          <w:rFonts w:ascii="Times New Roman" w:hAnsi="Times New Roman" w:cs="Times New Roman"/>
          <w:noProof/>
          <w:kern w:val="0"/>
          <w:sz w:val="24"/>
          <w:szCs w:val="24"/>
        </w:rPr>
        <w:t xml:space="preserve">Kraft, M. A., Brunner, E. J., Dougherty, S. M., &amp; Schwegman, D. J. (2020). Teacher accountability reforms and the supply and quality of new teachers. </w:t>
      </w:r>
      <w:r w:rsidRPr="00C63CCD">
        <w:rPr>
          <w:rFonts w:ascii="Times New Roman" w:hAnsi="Times New Roman" w:cs="Times New Roman"/>
          <w:i/>
          <w:iCs/>
          <w:noProof/>
          <w:kern w:val="0"/>
          <w:sz w:val="24"/>
          <w:szCs w:val="24"/>
        </w:rPr>
        <w:t xml:space="preserve">Journal of Public </w:t>
      </w:r>
      <w:r w:rsidRPr="00C63CCD">
        <w:rPr>
          <w:rFonts w:ascii="Times New Roman" w:hAnsi="Times New Roman" w:cs="Times New Roman"/>
          <w:i/>
          <w:iCs/>
          <w:noProof/>
          <w:kern w:val="0"/>
          <w:sz w:val="24"/>
          <w:szCs w:val="24"/>
        </w:rPr>
        <w:lastRenderedPageBreak/>
        <w:t>Economics</w:t>
      </w:r>
      <w:r w:rsidRPr="00C63CCD">
        <w:rPr>
          <w:rFonts w:ascii="Times New Roman" w:hAnsi="Times New Roman" w:cs="Times New Roman"/>
          <w:noProof/>
          <w:kern w:val="0"/>
          <w:sz w:val="24"/>
          <w:szCs w:val="24"/>
        </w:rPr>
        <w:t xml:space="preserve">, </w:t>
      </w:r>
      <w:r w:rsidRPr="00C63CCD">
        <w:rPr>
          <w:rFonts w:ascii="Times New Roman" w:hAnsi="Times New Roman" w:cs="Times New Roman"/>
          <w:i/>
          <w:iCs/>
          <w:noProof/>
          <w:kern w:val="0"/>
          <w:sz w:val="24"/>
          <w:szCs w:val="24"/>
        </w:rPr>
        <w:t>188</w:t>
      </w:r>
      <w:r w:rsidRPr="00C63CCD">
        <w:rPr>
          <w:rFonts w:ascii="Times New Roman" w:hAnsi="Times New Roman" w:cs="Times New Roman"/>
          <w:noProof/>
          <w:kern w:val="0"/>
          <w:sz w:val="24"/>
          <w:szCs w:val="24"/>
        </w:rPr>
        <w:t>, 104212. https://doi.org/10.1016/j.jpubeco.2020.104212</w:t>
      </w:r>
    </w:p>
    <w:p w14:paraId="04600D8C" w14:textId="77777777" w:rsidR="00915A71" w:rsidRPr="00C63CCD" w:rsidRDefault="00915A71" w:rsidP="00915A71">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C63CCD">
        <w:rPr>
          <w:rFonts w:ascii="Times New Roman" w:hAnsi="Times New Roman" w:cs="Times New Roman"/>
          <w:noProof/>
          <w:kern w:val="0"/>
          <w:sz w:val="24"/>
          <w:szCs w:val="24"/>
        </w:rPr>
        <w:t xml:space="preserve">Lasekan, O., &amp; Mendez-Alarcon, C. (2022). The Depiction of Servant Teacher Leadership Attributes in Mass Media: A Characterization Analysis of the Protagonist in Rita TV Series. </w:t>
      </w:r>
      <w:r w:rsidRPr="00C63CCD">
        <w:rPr>
          <w:rFonts w:ascii="Times New Roman" w:hAnsi="Times New Roman" w:cs="Times New Roman"/>
          <w:i/>
          <w:iCs/>
          <w:noProof/>
          <w:kern w:val="0"/>
          <w:sz w:val="24"/>
          <w:szCs w:val="24"/>
        </w:rPr>
        <w:t>Journal of Curriculum and Teaching</w:t>
      </w:r>
      <w:r w:rsidRPr="00C63CCD">
        <w:rPr>
          <w:rFonts w:ascii="Times New Roman" w:hAnsi="Times New Roman" w:cs="Times New Roman"/>
          <w:noProof/>
          <w:kern w:val="0"/>
          <w:sz w:val="24"/>
          <w:szCs w:val="24"/>
        </w:rPr>
        <w:t xml:space="preserve">, </w:t>
      </w:r>
      <w:r w:rsidRPr="00C63CCD">
        <w:rPr>
          <w:rFonts w:ascii="Times New Roman" w:hAnsi="Times New Roman" w:cs="Times New Roman"/>
          <w:i/>
          <w:iCs/>
          <w:noProof/>
          <w:kern w:val="0"/>
          <w:sz w:val="24"/>
          <w:szCs w:val="24"/>
        </w:rPr>
        <w:t>11</w:t>
      </w:r>
      <w:r w:rsidRPr="00C63CCD">
        <w:rPr>
          <w:rFonts w:ascii="Times New Roman" w:hAnsi="Times New Roman" w:cs="Times New Roman"/>
          <w:noProof/>
          <w:kern w:val="0"/>
          <w:sz w:val="24"/>
          <w:szCs w:val="24"/>
        </w:rPr>
        <w:t>(8), 122–133. https://doi.org/10.5430/jct.v11n8p122</w:t>
      </w:r>
    </w:p>
    <w:p w14:paraId="73F46862" w14:textId="77777777" w:rsidR="00915A71" w:rsidRPr="00C63CCD" w:rsidRDefault="00915A71" w:rsidP="00915A71">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C63CCD">
        <w:rPr>
          <w:rFonts w:ascii="Times New Roman" w:hAnsi="Times New Roman" w:cs="Times New Roman"/>
          <w:noProof/>
          <w:kern w:val="0"/>
          <w:sz w:val="24"/>
          <w:szCs w:val="24"/>
        </w:rPr>
        <w:t xml:space="preserve">Meirink, J., Van Der Want, A., Louws, M., Meijer, P., Oolbekkink-Marchand, H., &amp; Schaap, H. (2020). Beginning Teachers’ Opportunities for Enacting Informal Teacher Leadership: Perceptions of Teachers and School Management Staff Members. </w:t>
      </w:r>
      <w:r w:rsidRPr="00C63CCD">
        <w:rPr>
          <w:rFonts w:ascii="Times New Roman" w:hAnsi="Times New Roman" w:cs="Times New Roman"/>
          <w:i/>
          <w:iCs/>
          <w:noProof/>
          <w:kern w:val="0"/>
          <w:sz w:val="24"/>
          <w:szCs w:val="24"/>
        </w:rPr>
        <w:t>European Journal of Teacher Education</w:t>
      </w:r>
      <w:r w:rsidRPr="00C63CCD">
        <w:rPr>
          <w:rFonts w:ascii="Times New Roman" w:hAnsi="Times New Roman" w:cs="Times New Roman"/>
          <w:noProof/>
          <w:kern w:val="0"/>
          <w:sz w:val="24"/>
          <w:szCs w:val="24"/>
        </w:rPr>
        <w:t xml:space="preserve">, </w:t>
      </w:r>
      <w:r w:rsidRPr="00C63CCD">
        <w:rPr>
          <w:rFonts w:ascii="Times New Roman" w:hAnsi="Times New Roman" w:cs="Times New Roman"/>
          <w:i/>
          <w:iCs/>
          <w:noProof/>
          <w:kern w:val="0"/>
          <w:sz w:val="24"/>
          <w:szCs w:val="24"/>
        </w:rPr>
        <w:t>43</w:t>
      </w:r>
      <w:r w:rsidRPr="00C63CCD">
        <w:rPr>
          <w:rFonts w:ascii="Times New Roman" w:hAnsi="Times New Roman" w:cs="Times New Roman"/>
          <w:noProof/>
          <w:kern w:val="0"/>
          <w:sz w:val="24"/>
          <w:szCs w:val="24"/>
        </w:rPr>
        <w:t>(2), 243–257. https://doi.org/10.1080/02619768.2019.1672654</w:t>
      </w:r>
    </w:p>
    <w:p w14:paraId="02555E1C" w14:textId="77777777" w:rsidR="00915A71" w:rsidRPr="00C63CCD" w:rsidRDefault="00915A71" w:rsidP="00915A71">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C63CCD">
        <w:rPr>
          <w:rFonts w:ascii="Times New Roman" w:hAnsi="Times New Roman" w:cs="Times New Roman"/>
          <w:noProof/>
          <w:kern w:val="0"/>
          <w:sz w:val="24"/>
          <w:szCs w:val="24"/>
        </w:rPr>
        <w:t xml:space="preserve">Mohamad Izzuan Mohd Ishar, &amp; Mohd Khata Jabor. (2016). Pembentukan Kemahiran Kepimpinan Guru Pelatih Melalui Latihan Mengajar. In </w:t>
      </w:r>
      <w:r w:rsidRPr="00C63CCD">
        <w:rPr>
          <w:rFonts w:ascii="Times New Roman" w:hAnsi="Times New Roman" w:cs="Times New Roman"/>
          <w:i/>
          <w:iCs/>
          <w:noProof/>
          <w:kern w:val="0"/>
          <w:sz w:val="24"/>
          <w:szCs w:val="24"/>
        </w:rPr>
        <w:t>Malaysian Journal of Social Sciences and Humanities (MJSSH)</w:t>
      </w:r>
      <w:r w:rsidRPr="00C63CCD">
        <w:rPr>
          <w:rFonts w:ascii="Times New Roman" w:hAnsi="Times New Roman" w:cs="Times New Roman"/>
          <w:noProof/>
          <w:kern w:val="0"/>
          <w:sz w:val="24"/>
          <w:szCs w:val="24"/>
        </w:rPr>
        <w:t xml:space="preserve"> (Vol. 1, Issue 1). www.msocialsciences.com</w:t>
      </w:r>
    </w:p>
    <w:p w14:paraId="2007F7DE" w14:textId="77777777" w:rsidR="00915A71" w:rsidRPr="00C63CCD" w:rsidRDefault="00915A71" w:rsidP="00915A71">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C63CCD">
        <w:rPr>
          <w:rFonts w:ascii="Times New Roman" w:hAnsi="Times New Roman" w:cs="Times New Roman"/>
          <w:noProof/>
          <w:kern w:val="0"/>
          <w:sz w:val="24"/>
          <w:szCs w:val="24"/>
        </w:rPr>
        <w:t xml:space="preserve">Phelps, P. H. (2008). Helping Teachers Become Leaders. </w:t>
      </w:r>
      <w:r w:rsidRPr="00C63CCD">
        <w:rPr>
          <w:rFonts w:ascii="Times New Roman" w:hAnsi="Times New Roman" w:cs="Times New Roman"/>
          <w:i/>
          <w:iCs/>
          <w:noProof/>
          <w:kern w:val="0"/>
          <w:sz w:val="24"/>
          <w:szCs w:val="24"/>
        </w:rPr>
        <w:t>The Clearing House: A Journal of Educational Strategies, Issues and Ideas</w:t>
      </w:r>
      <w:r w:rsidRPr="00C63CCD">
        <w:rPr>
          <w:rFonts w:ascii="Times New Roman" w:hAnsi="Times New Roman" w:cs="Times New Roman"/>
          <w:noProof/>
          <w:kern w:val="0"/>
          <w:sz w:val="24"/>
          <w:szCs w:val="24"/>
        </w:rPr>
        <w:t xml:space="preserve">, </w:t>
      </w:r>
      <w:r w:rsidRPr="00C63CCD">
        <w:rPr>
          <w:rFonts w:ascii="Times New Roman" w:hAnsi="Times New Roman" w:cs="Times New Roman"/>
          <w:i/>
          <w:iCs/>
          <w:noProof/>
          <w:kern w:val="0"/>
          <w:sz w:val="24"/>
          <w:szCs w:val="24"/>
        </w:rPr>
        <w:t>81</w:t>
      </w:r>
      <w:r w:rsidRPr="00C63CCD">
        <w:rPr>
          <w:rFonts w:ascii="Times New Roman" w:hAnsi="Times New Roman" w:cs="Times New Roman"/>
          <w:noProof/>
          <w:kern w:val="0"/>
          <w:sz w:val="24"/>
          <w:szCs w:val="24"/>
        </w:rPr>
        <w:t>(3), 119–122. https://doi.org/10.3200/tchs.81.3.119-122</w:t>
      </w:r>
    </w:p>
    <w:p w14:paraId="6CBCD31E" w14:textId="77777777" w:rsidR="00915A71" w:rsidRPr="00C63CCD" w:rsidRDefault="00915A71" w:rsidP="00915A71">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C63CCD">
        <w:rPr>
          <w:rFonts w:ascii="Times New Roman" w:hAnsi="Times New Roman" w:cs="Times New Roman"/>
          <w:noProof/>
          <w:kern w:val="0"/>
          <w:sz w:val="24"/>
          <w:szCs w:val="24"/>
        </w:rPr>
        <w:t xml:space="preserve">Prestigiacomo, R., Hunter, J., Knight, S., Martinez-Maldonado, R., &amp; Lockyer, L. (2020). Data in practice: A participatory approach to understanding pre-service teachers’ perspectives. </w:t>
      </w:r>
      <w:r w:rsidRPr="00C63CCD">
        <w:rPr>
          <w:rFonts w:ascii="Times New Roman" w:hAnsi="Times New Roman" w:cs="Times New Roman"/>
          <w:i/>
          <w:iCs/>
          <w:noProof/>
          <w:kern w:val="0"/>
          <w:sz w:val="24"/>
          <w:szCs w:val="24"/>
        </w:rPr>
        <w:t>Australasian Journal of Educational Technology</w:t>
      </w:r>
      <w:r w:rsidRPr="00C63CCD">
        <w:rPr>
          <w:rFonts w:ascii="Times New Roman" w:hAnsi="Times New Roman" w:cs="Times New Roman"/>
          <w:noProof/>
          <w:kern w:val="0"/>
          <w:sz w:val="24"/>
          <w:szCs w:val="24"/>
        </w:rPr>
        <w:t xml:space="preserve">, </w:t>
      </w:r>
      <w:r w:rsidRPr="00C63CCD">
        <w:rPr>
          <w:rFonts w:ascii="Times New Roman" w:hAnsi="Times New Roman" w:cs="Times New Roman"/>
          <w:i/>
          <w:iCs/>
          <w:noProof/>
          <w:kern w:val="0"/>
          <w:sz w:val="24"/>
          <w:szCs w:val="24"/>
        </w:rPr>
        <w:t>36</w:t>
      </w:r>
      <w:r w:rsidRPr="00C63CCD">
        <w:rPr>
          <w:rFonts w:ascii="Times New Roman" w:hAnsi="Times New Roman" w:cs="Times New Roman"/>
          <w:noProof/>
          <w:kern w:val="0"/>
          <w:sz w:val="24"/>
          <w:szCs w:val="24"/>
        </w:rPr>
        <w:t>(6), 107–119.</w:t>
      </w:r>
    </w:p>
    <w:p w14:paraId="22FC2414" w14:textId="77777777" w:rsidR="00915A71" w:rsidRPr="00C63CCD" w:rsidRDefault="00915A71" w:rsidP="00915A71">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C63CCD">
        <w:rPr>
          <w:rFonts w:ascii="Times New Roman" w:hAnsi="Times New Roman" w:cs="Times New Roman"/>
          <w:noProof/>
          <w:kern w:val="0"/>
          <w:sz w:val="24"/>
          <w:szCs w:val="24"/>
        </w:rPr>
        <w:t xml:space="preserve">Pucella, T. J. (2014). Not Too Young to Lead. </w:t>
      </w:r>
      <w:r w:rsidRPr="00C63CCD">
        <w:rPr>
          <w:rFonts w:ascii="Times New Roman" w:hAnsi="Times New Roman" w:cs="Times New Roman"/>
          <w:i/>
          <w:iCs/>
          <w:noProof/>
          <w:kern w:val="0"/>
          <w:sz w:val="24"/>
          <w:szCs w:val="24"/>
        </w:rPr>
        <w:t>The Clearing House: A Journal of Educational Strategies, Issues and Ideas</w:t>
      </w:r>
      <w:r w:rsidRPr="00C63CCD">
        <w:rPr>
          <w:rFonts w:ascii="Times New Roman" w:hAnsi="Times New Roman" w:cs="Times New Roman"/>
          <w:noProof/>
          <w:kern w:val="0"/>
          <w:sz w:val="24"/>
          <w:szCs w:val="24"/>
        </w:rPr>
        <w:t xml:space="preserve">, </w:t>
      </w:r>
      <w:r w:rsidRPr="00C63CCD">
        <w:rPr>
          <w:rFonts w:ascii="Times New Roman" w:hAnsi="Times New Roman" w:cs="Times New Roman"/>
          <w:i/>
          <w:iCs/>
          <w:noProof/>
          <w:kern w:val="0"/>
          <w:sz w:val="24"/>
          <w:szCs w:val="24"/>
        </w:rPr>
        <w:t>87</w:t>
      </w:r>
      <w:r w:rsidRPr="00C63CCD">
        <w:rPr>
          <w:rFonts w:ascii="Times New Roman" w:hAnsi="Times New Roman" w:cs="Times New Roman"/>
          <w:noProof/>
          <w:kern w:val="0"/>
          <w:sz w:val="24"/>
          <w:szCs w:val="24"/>
        </w:rPr>
        <w:t>(1), 15–20. https://doi.org/10.1080/00098655.2013.818524</w:t>
      </w:r>
    </w:p>
    <w:p w14:paraId="3E00E89C" w14:textId="77777777" w:rsidR="00915A71" w:rsidRPr="00C63CCD" w:rsidRDefault="00915A71" w:rsidP="00915A71">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C63CCD">
        <w:rPr>
          <w:rFonts w:ascii="Times New Roman" w:hAnsi="Times New Roman" w:cs="Times New Roman"/>
          <w:noProof/>
          <w:kern w:val="0"/>
          <w:sz w:val="24"/>
          <w:szCs w:val="24"/>
        </w:rPr>
        <w:t xml:space="preserve">Rogers, C., &amp; Scales, R. Q. (2013). Preservice Teachers&amp;apos; Perceptions of Teacher Leadership: Is It about Compliance or Understanding? </w:t>
      </w:r>
      <w:r w:rsidRPr="00C63CCD">
        <w:rPr>
          <w:rFonts w:ascii="Times New Roman" w:hAnsi="Times New Roman" w:cs="Times New Roman"/>
          <w:i/>
          <w:iCs/>
          <w:noProof/>
          <w:kern w:val="0"/>
          <w:sz w:val="24"/>
          <w:szCs w:val="24"/>
        </w:rPr>
        <w:t>Issues in Teacher Education</w:t>
      </w:r>
      <w:r w:rsidRPr="00C63CCD">
        <w:rPr>
          <w:rFonts w:ascii="Times New Roman" w:hAnsi="Times New Roman" w:cs="Times New Roman"/>
          <w:noProof/>
          <w:kern w:val="0"/>
          <w:sz w:val="24"/>
          <w:szCs w:val="24"/>
        </w:rPr>
        <w:t xml:space="preserve">, </w:t>
      </w:r>
      <w:r w:rsidRPr="00C63CCD">
        <w:rPr>
          <w:rFonts w:ascii="Times New Roman" w:hAnsi="Times New Roman" w:cs="Times New Roman"/>
          <w:i/>
          <w:iCs/>
          <w:noProof/>
          <w:kern w:val="0"/>
          <w:sz w:val="24"/>
          <w:szCs w:val="24"/>
        </w:rPr>
        <w:t>22</w:t>
      </w:r>
      <w:r w:rsidRPr="00C63CCD">
        <w:rPr>
          <w:rFonts w:ascii="Times New Roman" w:hAnsi="Times New Roman" w:cs="Times New Roman"/>
          <w:noProof/>
          <w:kern w:val="0"/>
          <w:sz w:val="24"/>
          <w:szCs w:val="24"/>
        </w:rPr>
        <w:t>(2), 17–22.</w:t>
      </w:r>
    </w:p>
    <w:p w14:paraId="43E87E3D" w14:textId="77777777" w:rsidR="00915A71" w:rsidRPr="00C63CCD" w:rsidRDefault="00915A71" w:rsidP="00915A71">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C63CCD">
        <w:rPr>
          <w:rFonts w:ascii="Times New Roman" w:hAnsi="Times New Roman" w:cs="Times New Roman"/>
          <w:noProof/>
          <w:kern w:val="0"/>
          <w:sz w:val="24"/>
          <w:szCs w:val="24"/>
        </w:rPr>
        <w:t xml:space="preserve">Sharp, L. A., Piper, R., &amp; Raymond, R. D. (2018). Are We Preparing Teachers for Literacy Leadership? </w:t>
      </w:r>
      <w:r w:rsidRPr="00C63CCD">
        <w:rPr>
          <w:rFonts w:ascii="Times New Roman" w:hAnsi="Times New Roman" w:cs="Times New Roman"/>
          <w:i/>
          <w:iCs/>
          <w:noProof/>
          <w:kern w:val="0"/>
          <w:sz w:val="24"/>
          <w:szCs w:val="24"/>
        </w:rPr>
        <w:t>Reading Teacher</w:t>
      </w:r>
      <w:r w:rsidRPr="00C63CCD">
        <w:rPr>
          <w:rFonts w:ascii="Times New Roman" w:hAnsi="Times New Roman" w:cs="Times New Roman"/>
          <w:noProof/>
          <w:kern w:val="0"/>
          <w:sz w:val="24"/>
          <w:szCs w:val="24"/>
        </w:rPr>
        <w:t xml:space="preserve">, </w:t>
      </w:r>
      <w:r w:rsidRPr="00C63CCD">
        <w:rPr>
          <w:rFonts w:ascii="Times New Roman" w:hAnsi="Times New Roman" w:cs="Times New Roman"/>
          <w:i/>
          <w:iCs/>
          <w:noProof/>
          <w:kern w:val="0"/>
          <w:sz w:val="24"/>
          <w:szCs w:val="24"/>
        </w:rPr>
        <w:t>72</w:t>
      </w:r>
      <w:r w:rsidRPr="00C63CCD">
        <w:rPr>
          <w:rFonts w:ascii="Times New Roman" w:hAnsi="Times New Roman" w:cs="Times New Roman"/>
          <w:noProof/>
          <w:kern w:val="0"/>
          <w:sz w:val="24"/>
          <w:szCs w:val="24"/>
        </w:rPr>
        <w:t>(2), 223–232. https://doi.org/10.1002/trtr.1704</w:t>
      </w:r>
    </w:p>
    <w:p w14:paraId="493FD4A2" w14:textId="77777777" w:rsidR="00915A71" w:rsidRPr="00C63CCD" w:rsidRDefault="00915A71" w:rsidP="00915A71">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C63CCD">
        <w:rPr>
          <w:rFonts w:ascii="Times New Roman" w:hAnsi="Times New Roman" w:cs="Times New Roman"/>
          <w:noProof/>
          <w:kern w:val="0"/>
          <w:sz w:val="24"/>
          <w:szCs w:val="24"/>
        </w:rPr>
        <w:t xml:space="preserve">Siddiqui, S., &amp; Ahamed, M. M. (2020). Teachers’ Roles Beyond and Within the Context: An Ever-Changing Concept. </w:t>
      </w:r>
      <w:r w:rsidRPr="00C63CCD">
        <w:rPr>
          <w:rFonts w:ascii="Times New Roman" w:hAnsi="Times New Roman" w:cs="Times New Roman"/>
          <w:i/>
          <w:iCs/>
          <w:noProof/>
          <w:kern w:val="0"/>
          <w:sz w:val="24"/>
          <w:szCs w:val="24"/>
        </w:rPr>
        <w:t>ARAB WORLD ENGLISH JOURNAL</w:t>
      </w:r>
      <w:r w:rsidRPr="00C63CCD">
        <w:rPr>
          <w:rFonts w:ascii="Times New Roman" w:hAnsi="Times New Roman" w:cs="Times New Roman"/>
          <w:noProof/>
          <w:kern w:val="0"/>
          <w:sz w:val="24"/>
          <w:szCs w:val="24"/>
        </w:rPr>
        <w:t xml:space="preserve">, </w:t>
      </w:r>
      <w:r w:rsidRPr="00C63CCD">
        <w:rPr>
          <w:rFonts w:ascii="Times New Roman" w:hAnsi="Times New Roman" w:cs="Times New Roman"/>
          <w:i/>
          <w:iCs/>
          <w:noProof/>
          <w:kern w:val="0"/>
          <w:sz w:val="24"/>
          <w:szCs w:val="24"/>
        </w:rPr>
        <w:t>11</w:t>
      </w:r>
      <w:r w:rsidRPr="00C63CCD">
        <w:rPr>
          <w:rFonts w:ascii="Times New Roman" w:hAnsi="Times New Roman" w:cs="Times New Roman"/>
          <w:noProof/>
          <w:kern w:val="0"/>
          <w:sz w:val="24"/>
          <w:szCs w:val="24"/>
        </w:rPr>
        <w:t>(1), 282–296. https://doi.org/10.24093/awej/vol11no1.21 WE  - Emerging Sources Citation Index (ESCI)</w:t>
      </w:r>
    </w:p>
    <w:p w14:paraId="30CD28F6" w14:textId="77777777" w:rsidR="00915A71" w:rsidRPr="00C63CCD" w:rsidRDefault="00915A71" w:rsidP="00915A71">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C63CCD">
        <w:rPr>
          <w:rFonts w:ascii="Times New Roman" w:hAnsi="Times New Roman" w:cs="Times New Roman"/>
          <w:noProof/>
          <w:kern w:val="0"/>
          <w:sz w:val="24"/>
          <w:szCs w:val="24"/>
        </w:rPr>
        <w:t xml:space="preserve">Sunthonkanokpong, W., &amp; Murphy, E. (2020). Pre-service teachers’ concerns about diversity. </w:t>
      </w:r>
      <w:r w:rsidRPr="00C63CCD">
        <w:rPr>
          <w:rFonts w:ascii="Times New Roman" w:hAnsi="Times New Roman" w:cs="Times New Roman"/>
          <w:i/>
          <w:iCs/>
          <w:noProof/>
          <w:kern w:val="0"/>
          <w:sz w:val="24"/>
          <w:szCs w:val="24"/>
        </w:rPr>
        <w:t>Journal of Applied Research in Higher Education</w:t>
      </w:r>
      <w:r w:rsidRPr="00C63CCD">
        <w:rPr>
          <w:rFonts w:ascii="Times New Roman" w:hAnsi="Times New Roman" w:cs="Times New Roman"/>
          <w:noProof/>
          <w:kern w:val="0"/>
          <w:sz w:val="24"/>
          <w:szCs w:val="24"/>
        </w:rPr>
        <w:t xml:space="preserve">, </w:t>
      </w:r>
      <w:r w:rsidRPr="00C63CCD">
        <w:rPr>
          <w:rFonts w:ascii="Times New Roman" w:hAnsi="Times New Roman" w:cs="Times New Roman"/>
          <w:i/>
          <w:iCs/>
          <w:noProof/>
          <w:kern w:val="0"/>
          <w:sz w:val="24"/>
          <w:szCs w:val="24"/>
        </w:rPr>
        <w:t>13</w:t>
      </w:r>
      <w:r w:rsidRPr="00C63CCD">
        <w:rPr>
          <w:rFonts w:ascii="Times New Roman" w:hAnsi="Times New Roman" w:cs="Times New Roman"/>
          <w:noProof/>
          <w:kern w:val="0"/>
          <w:sz w:val="24"/>
          <w:szCs w:val="24"/>
        </w:rPr>
        <w:t>(4), 1097–1109. https://doi.org/10.1108/JARHE-06-2020-0193</w:t>
      </w:r>
    </w:p>
    <w:p w14:paraId="49A9449A" w14:textId="77777777" w:rsidR="00915A71" w:rsidRPr="00C63CCD" w:rsidRDefault="00915A71" w:rsidP="00915A71">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C63CCD">
        <w:rPr>
          <w:rFonts w:ascii="Times New Roman" w:hAnsi="Times New Roman" w:cs="Times New Roman"/>
          <w:noProof/>
          <w:kern w:val="0"/>
          <w:sz w:val="24"/>
          <w:szCs w:val="24"/>
        </w:rPr>
        <w:t xml:space="preserve">Van Katwijk, L., Jansen, E., &amp; Van Veen, K. (2023). Pre-service teacher research: a way to future-proof teachers? </w:t>
      </w:r>
      <w:r w:rsidRPr="00C63CCD">
        <w:rPr>
          <w:rFonts w:ascii="Times New Roman" w:hAnsi="Times New Roman" w:cs="Times New Roman"/>
          <w:i/>
          <w:iCs/>
          <w:noProof/>
          <w:kern w:val="0"/>
          <w:sz w:val="24"/>
          <w:szCs w:val="24"/>
        </w:rPr>
        <w:t>European Journal of Teacher Education</w:t>
      </w:r>
      <w:r w:rsidRPr="00C63CCD">
        <w:rPr>
          <w:rFonts w:ascii="Times New Roman" w:hAnsi="Times New Roman" w:cs="Times New Roman"/>
          <w:noProof/>
          <w:kern w:val="0"/>
          <w:sz w:val="24"/>
          <w:szCs w:val="24"/>
        </w:rPr>
        <w:t xml:space="preserve">, </w:t>
      </w:r>
      <w:r w:rsidRPr="00C63CCD">
        <w:rPr>
          <w:rFonts w:ascii="Times New Roman" w:hAnsi="Times New Roman" w:cs="Times New Roman"/>
          <w:i/>
          <w:iCs/>
          <w:noProof/>
          <w:kern w:val="0"/>
          <w:sz w:val="24"/>
          <w:szCs w:val="24"/>
        </w:rPr>
        <w:t>46</w:t>
      </w:r>
      <w:r w:rsidRPr="00C63CCD">
        <w:rPr>
          <w:rFonts w:ascii="Times New Roman" w:hAnsi="Times New Roman" w:cs="Times New Roman"/>
          <w:noProof/>
          <w:kern w:val="0"/>
          <w:sz w:val="24"/>
          <w:szCs w:val="24"/>
        </w:rPr>
        <w:t>(3), 435–455. https://doi.org/10.1080/02619768.2021.1928070</w:t>
      </w:r>
    </w:p>
    <w:p w14:paraId="7DB99C9C" w14:textId="77777777" w:rsidR="00915A71" w:rsidRPr="00C63CCD" w:rsidRDefault="00915A71" w:rsidP="00915A71">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C63CCD">
        <w:rPr>
          <w:rFonts w:ascii="Times New Roman" w:hAnsi="Times New Roman" w:cs="Times New Roman"/>
          <w:noProof/>
          <w:kern w:val="0"/>
          <w:sz w:val="24"/>
          <w:szCs w:val="24"/>
        </w:rPr>
        <w:t xml:space="preserve">Véliz, H. P. (2018). Educational Research: Perception of In Service Teachers, Pre-service Teachers and Educational Agents. </w:t>
      </w:r>
      <w:r w:rsidRPr="00C63CCD">
        <w:rPr>
          <w:rFonts w:ascii="Times New Roman" w:hAnsi="Times New Roman" w:cs="Times New Roman"/>
          <w:i/>
          <w:iCs/>
          <w:noProof/>
          <w:kern w:val="0"/>
          <w:sz w:val="24"/>
          <w:szCs w:val="24"/>
        </w:rPr>
        <w:t>Perspectiva Educacional</w:t>
      </w:r>
      <w:r w:rsidRPr="00C63CCD">
        <w:rPr>
          <w:rFonts w:ascii="Times New Roman" w:hAnsi="Times New Roman" w:cs="Times New Roman"/>
          <w:noProof/>
          <w:kern w:val="0"/>
          <w:sz w:val="24"/>
          <w:szCs w:val="24"/>
        </w:rPr>
        <w:t xml:space="preserve">, </w:t>
      </w:r>
      <w:r w:rsidRPr="00C63CCD">
        <w:rPr>
          <w:rFonts w:ascii="Times New Roman" w:hAnsi="Times New Roman" w:cs="Times New Roman"/>
          <w:i/>
          <w:iCs/>
          <w:noProof/>
          <w:kern w:val="0"/>
          <w:sz w:val="24"/>
          <w:szCs w:val="24"/>
        </w:rPr>
        <w:t>57</w:t>
      </w:r>
      <w:r w:rsidRPr="00C63CCD">
        <w:rPr>
          <w:rFonts w:ascii="Times New Roman" w:hAnsi="Times New Roman" w:cs="Times New Roman"/>
          <w:noProof/>
          <w:kern w:val="0"/>
          <w:sz w:val="24"/>
          <w:szCs w:val="24"/>
        </w:rPr>
        <w:t>(2), 123–142. https://doi.org/10.4151/07189729-Vol.57-Iss.2-Art.649 WE - Emerging Sources Citation Index (ESCI)</w:t>
      </w:r>
    </w:p>
    <w:p w14:paraId="54BA169D" w14:textId="77777777" w:rsidR="00915A71" w:rsidRPr="00C63CCD" w:rsidRDefault="00915A71" w:rsidP="00915A71">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C63CCD">
        <w:rPr>
          <w:rFonts w:ascii="Times New Roman" w:hAnsi="Times New Roman" w:cs="Times New Roman"/>
          <w:noProof/>
          <w:kern w:val="0"/>
          <w:sz w:val="24"/>
          <w:szCs w:val="24"/>
        </w:rPr>
        <w:t xml:space="preserve">Walker, L. O., &amp; Avant, K. C. (2005). </w:t>
      </w:r>
      <w:r w:rsidRPr="00C63CCD">
        <w:rPr>
          <w:rFonts w:ascii="Times New Roman" w:hAnsi="Times New Roman" w:cs="Times New Roman"/>
          <w:i/>
          <w:iCs/>
          <w:noProof/>
          <w:kern w:val="0"/>
          <w:sz w:val="24"/>
          <w:szCs w:val="24"/>
        </w:rPr>
        <w:t>Strategies for Theory Construction in Nursing</w:t>
      </w:r>
      <w:r w:rsidRPr="00C63CCD">
        <w:rPr>
          <w:rFonts w:ascii="Times New Roman" w:hAnsi="Times New Roman" w:cs="Times New Roman"/>
          <w:noProof/>
          <w:kern w:val="0"/>
          <w:sz w:val="24"/>
          <w:szCs w:val="24"/>
        </w:rPr>
        <w:t xml:space="preserve"> (Vol. 4). Pearson/Prentice Hall. https://doi.org/10.12968/ijpn.2018.24.8.399</w:t>
      </w:r>
    </w:p>
    <w:p w14:paraId="02026E50" w14:textId="77777777" w:rsidR="00915A71" w:rsidRPr="00C63CCD" w:rsidRDefault="00915A71" w:rsidP="00915A71">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C63CCD">
        <w:rPr>
          <w:rFonts w:ascii="Times New Roman" w:hAnsi="Times New Roman" w:cs="Times New Roman"/>
          <w:noProof/>
          <w:kern w:val="0"/>
          <w:sz w:val="24"/>
          <w:szCs w:val="24"/>
        </w:rPr>
        <w:lastRenderedPageBreak/>
        <w:t xml:space="preserve">Wang, Y., Ko, J., &amp; Qian, H. (2023). How Would Preservice Teachers With Deeper Reflection Emerge as Teacher Leaders? </w:t>
      </w:r>
      <w:r w:rsidRPr="00C63CCD">
        <w:rPr>
          <w:rFonts w:ascii="Times New Roman" w:hAnsi="Times New Roman" w:cs="Times New Roman"/>
          <w:i/>
          <w:iCs/>
          <w:noProof/>
          <w:kern w:val="0"/>
          <w:sz w:val="24"/>
          <w:szCs w:val="24"/>
        </w:rPr>
        <w:t>ECNU Review of Education</w:t>
      </w:r>
      <w:r w:rsidRPr="00C63CCD">
        <w:rPr>
          <w:rFonts w:ascii="Times New Roman" w:hAnsi="Times New Roman" w:cs="Times New Roman"/>
          <w:noProof/>
          <w:kern w:val="0"/>
          <w:sz w:val="24"/>
          <w:szCs w:val="24"/>
        </w:rPr>
        <w:t xml:space="preserve">, </w:t>
      </w:r>
      <w:r w:rsidRPr="00C63CCD">
        <w:rPr>
          <w:rFonts w:ascii="Times New Roman" w:hAnsi="Times New Roman" w:cs="Times New Roman"/>
          <w:i/>
          <w:iCs/>
          <w:noProof/>
          <w:kern w:val="0"/>
          <w:sz w:val="24"/>
          <w:szCs w:val="24"/>
        </w:rPr>
        <w:t>6</w:t>
      </w:r>
      <w:r w:rsidRPr="00C63CCD">
        <w:rPr>
          <w:rFonts w:ascii="Times New Roman" w:hAnsi="Times New Roman" w:cs="Times New Roman"/>
          <w:noProof/>
          <w:kern w:val="0"/>
          <w:sz w:val="24"/>
          <w:szCs w:val="24"/>
        </w:rPr>
        <w:t>(2), 237–260. https://doi.org/10.1177/20965311221142892</w:t>
      </w:r>
    </w:p>
    <w:p w14:paraId="324EAE68" w14:textId="77777777" w:rsidR="00915A71" w:rsidRPr="00C63CCD" w:rsidRDefault="00915A71" w:rsidP="00915A71">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C63CCD">
        <w:rPr>
          <w:rFonts w:ascii="Times New Roman" w:hAnsi="Times New Roman" w:cs="Times New Roman"/>
          <w:noProof/>
          <w:kern w:val="0"/>
          <w:sz w:val="24"/>
          <w:szCs w:val="24"/>
        </w:rPr>
        <w:t xml:space="preserve">Widyastuti, Y. (2022). Analisis Peran Dan Strategi Kepemimpinan Kolaboratif. </w:t>
      </w:r>
      <w:r w:rsidRPr="00C63CCD">
        <w:rPr>
          <w:rFonts w:ascii="Times New Roman" w:hAnsi="Times New Roman" w:cs="Times New Roman"/>
          <w:i/>
          <w:iCs/>
          <w:noProof/>
          <w:kern w:val="0"/>
          <w:sz w:val="24"/>
          <w:szCs w:val="24"/>
        </w:rPr>
        <w:t>Majalah Ilmiah Dinamika Administrasi</w:t>
      </w:r>
      <w:r w:rsidRPr="00C63CCD">
        <w:rPr>
          <w:rFonts w:ascii="Times New Roman" w:hAnsi="Times New Roman" w:cs="Times New Roman"/>
          <w:noProof/>
          <w:kern w:val="0"/>
          <w:sz w:val="24"/>
          <w:szCs w:val="24"/>
        </w:rPr>
        <w:t xml:space="preserve">, </w:t>
      </w:r>
      <w:r w:rsidRPr="00C63CCD">
        <w:rPr>
          <w:rFonts w:ascii="Times New Roman" w:hAnsi="Times New Roman" w:cs="Times New Roman"/>
          <w:i/>
          <w:iCs/>
          <w:noProof/>
          <w:kern w:val="0"/>
          <w:sz w:val="24"/>
          <w:szCs w:val="24"/>
        </w:rPr>
        <w:t>19</w:t>
      </w:r>
      <w:r w:rsidRPr="00C63CCD">
        <w:rPr>
          <w:rFonts w:ascii="Times New Roman" w:hAnsi="Times New Roman" w:cs="Times New Roman"/>
          <w:noProof/>
          <w:kern w:val="0"/>
          <w:sz w:val="24"/>
          <w:szCs w:val="24"/>
        </w:rPr>
        <w:t>(1), 1–6. https://doi.org/10.56681/da.v19i1.51</w:t>
      </w:r>
    </w:p>
    <w:p w14:paraId="0F85A03B" w14:textId="77777777" w:rsidR="00915A71" w:rsidRPr="00C63CCD" w:rsidRDefault="00915A71" w:rsidP="00915A71">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C63CCD">
        <w:rPr>
          <w:rFonts w:ascii="Times New Roman" w:hAnsi="Times New Roman" w:cs="Times New Roman"/>
          <w:noProof/>
          <w:kern w:val="0"/>
          <w:sz w:val="24"/>
          <w:szCs w:val="24"/>
        </w:rPr>
        <w:t xml:space="preserve">Wiessner, C. A., &amp; Sullivan, L. G. (2007). New learning: Constructing knowledge in leadership training programs. </w:t>
      </w:r>
      <w:r w:rsidRPr="00C63CCD">
        <w:rPr>
          <w:rFonts w:ascii="Times New Roman" w:hAnsi="Times New Roman" w:cs="Times New Roman"/>
          <w:i/>
          <w:iCs/>
          <w:noProof/>
          <w:kern w:val="0"/>
          <w:sz w:val="24"/>
          <w:szCs w:val="24"/>
        </w:rPr>
        <w:t>Community College Review</w:t>
      </w:r>
      <w:r w:rsidRPr="00C63CCD">
        <w:rPr>
          <w:rFonts w:ascii="Times New Roman" w:hAnsi="Times New Roman" w:cs="Times New Roman"/>
          <w:noProof/>
          <w:kern w:val="0"/>
          <w:sz w:val="24"/>
          <w:szCs w:val="24"/>
        </w:rPr>
        <w:t xml:space="preserve">, </w:t>
      </w:r>
      <w:r w:rsidRPr="00C63CCD">
        <w:rPr>
          <w:rFonts w:ascii="Times New Roman" w:hAnsi="Times New Roman" w:cs="Times New Roman"/>
          <w:i/>
          <w:iCs/>
          <w:noProof/>
          <w:kern w:val="0"/>
          <w:sz w:val="24"/>
          <w:szCs w:val="24"/>
        </w:rPr>
        <w:t>35</w:t>
      </w:r>
      <w:r w:rsidRPr="00C63CCD">
        <w:rPr>
          <w:rFonts w:ascii="Times New Roman" w:hAnsi="Times New Roman" w:cs="Times New Roman"/>
          <w:noProof/>
          <w:kern w:val="0"/>
          <w:sz w:val="24"/>
          <w:szCs w:val="24"/>
        </w:rPr>
        <w:t>(2), 88–112. https://doi.org/10.1177/0091552107306414</w:t>
      </w:r>
    </w:p>
    <w:p w14:paraId="1460B6C0" w14:textId="77777777" w:rsidR="00915A71" w:rsidRPr="00C63CCD" w:rsidRDefault="00915A71" w:rsidP="00915A71">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C63CCD">
        <w:rPr>
          <w:rFonts w:ascii="Times New Roman" w:hAnsi="Times New Roman" w:cs="Times New Roman"/>
          <w:noProof/>
          <w:kern w:val="0"/>
          <w:sz w:val="24"/>
          <w:szCs w:val="24"/>
        </w:rPr>
        <w:t xml:space="preserve">Wilks, J. L., Snow, M., Lasczik, L., &amp; Bowling, A. (2019). Working towards “Doing it Better”: Seeking the student voice in teacher education. </w:t>
      </w:r>
      <w:r w:rsidRPr="00C63CCD">
        <w:rPr>
          <w:rFonts w:ascii="Times New Roman" w:hAnsi="Times New Roman" w:cs="Times New Roman"/>
          <w:i/>
          <w:iCs/>
          <w:noProof/>
          <w:kern w:val="0"/>
          <w:sz w:val="24"/>
          <w:szCs w:val="24"/>
        </w:rPr>
        <w:t>Australian Journal of Teacher Education</w:t>
      </w:r>
      <w:r w:rsidRPr="00C63CCD">
        <w:rPr>
          <w:rFonts w:ascii="Times New Roman" w:hAnsi="Times New Roman" w:cs="Times New Roman"/>
          <w:noProof/>
          <w:kern w:val="0"/>
          <w:sz w:val="24"/>
          <w:szCs w:val="24"/>
        </w:rPr>
        <w:t xml:space="preserve">, </w:t>
      </w:r>
      <w:r w:rsidRPr="00C63CCD">
        <w:rPr>
          <w:rFonts w:ascii="Times New Roman" w:hAnsi="Times New Roman" w:cs="Times New Roman"/>
          <w:i/>
          <w:iCs/>
          <w:noProof/>
          <w:kern w:val="0"/>
          <w:sz w:val="24"/>
          <w:szCs w:val="24"/>
        </w:rPr>
        <w:t>44</w:t>
      </w:r>
      <w:r w:rsidRPr="00C63CCD">
        <w:rPr>
          <w:rFonts w:ascii="Times New Roman" w:hAnsi="Times New Roman" w:cs="Times New Roman"/>
          <w:noProof/>
          <w:kern w:val="0"/>
          <w:sz w:val="24"/>
          <w:szCs w:val="24"/>
        </w:rPr>
        <w:t>(1), 76–92. https://doi.org/10.14221/ajte.2018v44n1.5</w:t>
      </w:r>
    </w:p>
    <w:p w14:paraId="5D4FA9E2" w14:textId="77777777" w:rsidR="00915A71" w:rsidRPr="00C63CCD" w:rsidRDefault="00915A71" w:rsidP="00915A71">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C63CCD">
        <w:rPr>
          <w:rFonts w:ascii="Times New Roman" w:hAnsi="Times New Roman" w:cs="Times New Roman"/>
          <w:noProof/>
          <w:kern w:val="0"/>
          <w:sz w:val="24"/>
          <w:szCs w:val="24"/>
        </w:rPr>
        <w:t xml:space="preserve">Xu, Y., &amp; Patmor, G. (2012). Fostering Leadership Skills in Pre-Service Teachers. </w:t>
      </w:r>
      <w:r w:rsidRPr="00C63CCD">
        <w:rPr>
          <w:rFonts w:ascii="Times New Roman" w:hAnsi="Times New Roman" w:cs="Times New Roman"/>
          <w:i/>
          <w:iCs/>
          <w:noProof/>
          <w:kern w:val="0"/>
          <w:sz w:val="24"/>
          <w:szCs w:val="24"/>
        </w:rPr>
        <w:t>International Journal of Teaching and Learning in Higher Education</w:t>
      </w:r>
      <w:r w:rsidRPr="00C63CCD">
        <w:rPr>
          <w:rFonts w:ascii="Times New Roman" w:hAnsi="Times New Roman" w:cs="Times New Roman"/>
          <w:noProof/>
          <w:kern w:val="0"/>
          <w:sz w:val="24"/>
          <w:szCs w:val="24"/>
        </w:rPr>
        <w:t xml:space="preserve">, </w:t>
      </w:r>
      <w:r w:rsidRPr="00C63CCD">
        <w:rPr>
          <w:rFonts w:ascii="Times New Roman" w:hAnsi="Times New Roman" w:cs="Times New Roman"/>
          <w:i/>
          <w:iCs/>
          <w:noProof/>
          <w:kern w:val="0"/>
          <w:sz w:val="24"/>
          <w:szCs w:val="24"/>
        </w:rPr>
        <w:t>24</w:t>
      </w:r>
      <w:r w:rsidRPr="00C63CCD">
        <w:rPr>
          <w:rFonts w:ascii="Times New Roman" w:hAnsi="Times New Roman" w:cs="Times New Roman"/>
          <w:noProof/>
          <w:kern w:val="0"/>
          <w:sz w:val="24"/>
          <w:szCs w:val="24"/>
        </w:rPr>
        <w:t>(2), 252–256.</w:t>
      </w:r>
    </w:p>
    <w:p w14:paraId="54351D8A" w14:textId="77777777" w:rsidR="00915A71" w:rsidRPr="00C63CCD" w:rsidRDefault="00915A71" w:rsidP="00915A71">
      <w:pPr>
        <w:widowControl w:val="0"/>
        <w:autoSpaceDE w:val="0"/>
        <w:autoSpaceDN w:val="0"/>
        <w:adjustRightInd w:val="0"/>
        <w:spacing w:line="240" w:lineRule="auto"/>
        <w:ind w:left="480" w:hanging="480"/>
        <w:rPr>
          <w:rFonts w:ascii="Times New Roman" w:hAnsi="Times New Roman" w:cs="Times New Roman"/>
          <w:noProof/>
          <w:sz w:val="24"/>
          <w:szCs w:val="24"/>
        </w:rPr>
      </w:pPr>
      <w:r w:rsidRPr="00C63CCD">
        <w:rPr>
          <w:rFonts w:ascii="Times New Roman" w:hAnsi="Times New Roman" w:cs="Times New Roman"/>
          <w:noProof/>
          <w:kern w:val="0"/>
          <w:sz w:val="24"/>
          <w:szCs w:val="24"/>
        </w:rPr>
        <w:t xml:space="preserve">York-Barr, J., &amp; Duke, K. (2004). What do we know about teacher leadership? Findings from two decades of scholarship. </w:t>
      </w:r>
      <w:r w:rsidRPr="00C63CCD">
        <w:rPr>
          <w:rFonts w:ascii="Times New Roman" w:hAnsi="Times New Roman" w:cs="Times New Roman"/>
          <w:i/>
          <w:iCs/>
          <w:noProof/>
          <w:kern w:val="0"/>
          <w:sz w:val="24"/>
          <w:szCs w:val="24"/>
        </w:rPr>
        <w:t>Review of Educational Research</w:t>
      </w:r>
      <w:r w:rsidRPr="00C63CCD">
        <w:rPr>
          <w:rFonts w:ascii="Times New Roman" w:hAnsi="Times New Roman" w:cs="Times New Roman"/>
          <w:noProof/>
          <w:kern w:val="0"/>
          <w:sz w:val="24"/>
          <w:szCs w:val="24"/>
        </w:rPr>
        <w:t xml:space="preserve">, </w:t>
      </w:r>
      <w:r w:rsidRPr="00C63CCD">
        <w:rPr>
          <w:rFonts w:ascii="Times New Roman" w:hAnsi="Times New Roman" w:cs="Times New Roman"/>
          <w:i/>
          <w:iCs/>
          <w:noProof/>
          <w:kern w:val="0"/>
          <w:sz w:val="24"/>
          <w:szCs w:val="24"/>
        </w:rPr>
        <w:t>74</w:t>
      </w:r>
      <w:r w:rsidRPr="00C63CCD">
        <w:rPr>
          <w:rFonts w:ascii="Times New Roman" w:hAnsi="Times New Roman" w:cs="Times New Roman"/>
          <w:noProof/>
          <w:kern w:val="0"/>
          <w:sz w:val="24"/>
          <w:szCs w:val="24"/>
        </w:rPr>
        <w:t>(3), 255–316. https://doi.org/10.3102/00346543074003255</w:t>
      </w:r>
    </w:p>
    <w:p w14:paraId="14BB1A31" w14:textId="77777777" w:rsidR="00915A71" w:rsidRPr="00C63CCD" w:rsidRDefault="00915A71" w:rsidP="00915A71">
      <w:pPr>
        <w:spacing w:line="240" w:lineRule="auto"/>
        <w:rPr>
          <w:rFonts w:ascii="Times New Roman" w:hAnsi="Times New Roman" w:cs="Times New Roman"/>
          <w:sz w:val="24"/>
          <w:szCs w:val="24"/>
        </w:rPr>
      </w:pPr>
      <w:r w:rsidRPr="00C63CCD">
        <w:rPr>
          <w:rFonts w:ascii="Times New Roman" w:hAnsi="Times New Roman" w:cs="Times New Roman"/>
          <w:sz w:val="24"/>
          <w:szCs w:val="24"/>
        </w:rPr>
        <w:fldChar w:fldCharType="end"/>
      </w:r>
    </w:p>
    <w:p w14:paraId="68E88238" w14:textId="77777777" w:rsidR="00915A71" w:rsidRDefault="00915A71" w:rsidP="00915A71">
      <w:pPr>
        <w:spacing w:after="0" w:line="240" w:lineRule="auto"/>
        <w:rPr>
          <w:rFonts w:ascii="Times New Roman" w:hAnsi="Times New Roman" w:cs="Times New Roman"/>
          <w:sz w:val="24"/>
          <w:szCs w:val="24"/>
        </w:rPr>
      </w:pPr>
      <w:r w:rsidRPr="00C63CCD">
        <w:rPr>
          <w:rFonts w:ascii="Times New Roman" w:hAnsi="Times New Roman" w:cs="Times New Roman"/>
          <w:sz w:val="24"/>
          <w:szCs w:val="24"/>
        </w:rPr>
        <w:t>Amirul Fahmie bin Abdul Razak</w:t>
      </w:r>
    </w:p>
    <w:p w14:paraId="3AD895EE" w14:textId="77777777" w:rsidR="00915A71" w:rsidRDefault="00915A71" w:rsidP="00915A71">
      <w:pPr>
        <w:spacing w:after="0" w:line="240" w:lineRule="auto"/>
        <w:rPr>
          <w:rFonts w:ascii="Times New Roman" w:hAnsi="Times New Roman" w:cs="Times New Roman"/>
          <w:sz w:val="24"/>
          <w:szCs w:val="24"/>
        </w:rPr>
      </w:pPr>
      <w:r>
        <w:rPr>
          <w:rFonts w:ascii="Times New Roman" w:hAnsi="Times New Roman" w:cs="Times New Roman"/>
          <w:sz w:val="24"/>
          <w:szCs w:val="24"/>
        </w:rPr>
        <w:t>PhD Student</w:t>
      </w:r>
    </w:p>
    <w:p w14:paraId="21FCA168" w14:textId="77777777" w:rsidR="00915A71" w:rsidRDefault="00915A71" w:rsidP="00915A71">
      <w:pPr>
        <w:spacing w:after="0" w:line="240" w:lineRule="auto"/>
        <w:rPr>
          <w:rFonts w:ascii="Times New Roman" w:hAnsi="Times New Roman" w:cs="Times New Roman"/>
          <w:sz w:val="24"/>
          <w:szCs w:val="24"/>
        </w:rPr>
      </w:pPr>
      <w:r>
        <w:rPr>
          <w:rFonts w:ascii="Times New Roman" w:hAnsi="Times New Roman" w:cs="Times New Roman"/>
          <w:sz w:val="24"/>
          <w:szCs w:val="24"/>
        </w:rPr>
        <w:t>Department of Educational Management, Planning &amp; Policy</w:t>
      </w:r>
    </w:p>
    <w:p w14:paraId="73C8D35E" w14:textId="77777777" w:rsidR="00915A71" w:rsidRDefault="00915A71" w:rsidP="00915A71">
      <w:pPr>
        <w:spacing w:after="0" w:line="240" w:lineRule="auto"/>
        <w:rPr>
          <w:rFonts w:ascii="Times New Roman" w:hAnsi="Times New Roman" w:cs="Times New Roman"/>
          <w:sz w:val="24"/>
          <w:szCs w:val="24"/>
        </w:rPr>
      </w:pPr>
      <w:r>
        <w:rPr>
          <w:rFonts w:ascii="Times New Roman" w:hAnsi="Times New Roman" w:cs="Times New Roman"/>
          <w:sz w:val="24"/>
          <w:szCs w:val="24"/>
        </w:rPr>
        <w:t>Faculty of Education University of Malaya</w:t>
      </w:r>
    </w:p>
    <w:p w14:paraId="7A61AD03" w14:textId="77777777" w:rsidR="00915A71" w:rsidRPr="001F14BA" w:rsidRDefault="00915A71" w:rsidP="00915A71">
      <w:pPr>
        <w:spacing w:after="0" w:line="240" w:lineRule="auto"/>
        <w:rPr>
          <w:rFonts w:ascii="Times New Roman" w:hAnsi="Times New Roman" w:cs="Times New Roman"/>
          <w:sz w:val="24"/>
          <w:szCs w:val="24"/>
        </w:rPr>
      </w:pPr>
      <w:hyperlink r:id="rId21" w:history="1">
        <w:r w:rsidRPr="001F14BA">
          <w:rPr>
            <w:rStyle w:val="Hyperlink"/>
            <w:rFonts w:ascii="Times New Roman" w:hAnsi="Times New Roman" w:cs="Times New Roman"/>
            <w:color w:val="auto"/>
            <w:sz w:val="24"/>
            <w:szCs w:val="24"/>
          </w:rPr>
          <w:t>amirulfahmie89@gmail.com</w:t>
        </w:r>
      </w:hyperlink>
    </w:p>
    <w:p w14:paraId="103753A3" w14:textId="77777777" w:rsidR="00915A71" w:rsidRDefault="00915A71" w:rsidP="00915A71">
      <w:pPr>
        <w:spacing w:after="0" w:line="240" w:lineRule="auto"/>
        <w:rPr>
          <w:rFonts w:ascii="Times New Roman" w:hAnsi="Times New Roman" w:cs="Times New Roman"/>
          <w:sz w:val="24"/>
          <w:szCs w:val="24"/>
        </w:rPr>
      </w:pPr>
    </w:p>
    <w:p w14:paraId="35905E52" w14:textId="77777777" w:rsidR="00915A71" w:rsidRDefault="00915A71" w:rsidP="00915A71">
      <w:pPr>
        <w:spacing w:after="0" w:line="240" w:lineRule="auto"/>
        <w:rPr>
          <w:rFonts w:ascii="Times New Roman" w:hAnsi="Times New Roman" w:cs="Times New Roman"/>
          <w:sz w:val="24"/>
          <w:szCs w:val="24"/>
        </w:rPr>
      </w:pPr>
      <w:r>
        <w:rPr>
          <w:rFonts w:ascii="Times New Roman" w:hAnsi="Times New Roman" w:cs="Times New Roman"/>
          <w:sz w:val="24"/>
          <w:szCs w:val="24"/>
        </w:rPr>
        <w:t>Muhammad Faizal bin A. Ghani (PhD)</w:t>
      </w:r>
    </w:p>
    <w:p w14:paraId="7E7F3BEA" w14:textId="77777777" w:rsidR="00915A71" w:rsidRDefault="00915A71" w:rsidP="00915A71">
      <w:pPr>
        <w:spacing w:after="0" w:line="240" w:lineRule="auto"/>
        <w:rPr>
          <w:rFonts w:ascii="Times New Roman" w:hAnsi="Times New Roman" w:cs="Times New Roman"/>
          <w:sz w:val="24"/>
          <w:szCs w:val="24"/>
        </w:rPr>
      </w:pPr>
      <w:r>
        <w:rPr>
          <w:rFonts w:ascii="Times New Roman" w:hAnsi="Times New Roman" w:cs="Times New Roman"/>
          <w:sz w:val="24"/>
          <w:szCs w:val="24"/>
        </w:rPr>
        <w:t>Associate Profesor</w:t>
      </w:r>
    </w:p>
    <w:p w14:paraId="722A6ED3" w14:textId="77777777" w:rsidR="00915A71" w:rsidRDefault="00915A71" w:rsidP="00915A71">
      <w:pPr>
        <w:spacing w:after="0" w:line="240" w:lineRule="auto"/>
        <w:rPr>
          <w:rFonts w:ascii="Times New Roman" w:hAnsi="Times New Roman" w:cs="Times New Roman"/>
          <w:sz w:val="24"/>
          <w:szCs w:val="24"/>
        </w:rPr>
      </w:pPr>
      <w:r>
        <w:rPr>
          <w:rFonts w:ascii="Times New Roman" w:hAnsi="Times New Roman" w:cs="Times New Roman"/>
          <w:sz w:val="24"/>
          <w:szCs w:val="24"/>
        </w:rPr>
        <w:t>Department of Educational Management, Planning &amp; Policy</w:t>
      </w:r>
    </w:p>
    <w:p w14:paraId="60EA875E" w14:textId="77777777" w:rsidR="00915A71" w:rsidRDefault="00915A71" w:rsidP="00915A71">
      <w:pPr>
        <w:spacing w:after="0" w:line="240" w:lineRule="auto"/>
        <w:rPr>
          <w:rFonts w:ascii="Times New Roman" w:hAnsi="Times New Roman" w:cs="Times New Roman"/>
          <w:sz w:val="24"/>
          <w:szCs w:val="24"/>
        </w:rPr>
      </w:pPr>
      <w:r>
        <w:rPr>
          <w:rFonts w:ascii="Times New Roman" w:hAnsi="Times New Roman" w:cs="Times New Roman"/>
          <w:sz w:val="24"/>
          <w:szCs w:val="24"/>
        </w:rPr>
        <w:t>Faculty of Education University of Malaya</w:t>
      </w:r>
    </w:p>
    <w:p w14:paraId="2057FE96" w14:textId="77777777" w:rsidR="00915A71" w:rsidRPr="00252B16" w:rsidRDefault="00915A71" w:rsidP="00915A71">
      <w:pPr>
        <w:spacing w:after="0" w:line="240" w:lineRule="auto"/>
        <w:rPr>
          <w:rFonts w:ascii="Times New Roman" w:hAnsi="Times New Roman" w:cs="Times New Roman"/>
          <w:sz w:val="24"/>
          <w:szCs w:val="24"/>
        </w:rPr>
      </w:pPr>
      <w:hyperlink r:id="rId22" w:history="1">
        <w:r w:rsidRPr="00252B16">
          <w:rPr>
            <w:rStyle w:val="Hyperlink"/>
            <w:rFonts w:ascii="Times New Roman" w:hAnsi="Times New Roman" w:cs="Times New Roman"/>
            <w:color w:val="auto"/>
            <w:sz w:val="24"/>
            <w:szCs w:val="24"/>
          </w:rPr>
          <w:t>mdfaizal@um.edu.my</w:t>
        </w:r>
      </w:hyperlink>
    </w:p>
    <w:p w14:paraId="6ACE875F" w14:textId="77777777" w:rsidR="00915A71" w:rsidRDefault="00915A71" w:rsidP="00915A71">
      <w:pPr>
        <w:spacing w:after="0" w:line="240" w:lineRule="auto"/>
        <w:rPr>
          <w:rFonts w:ascii="Times New Roman" w:hAnsi="Times New Roman" w:cs="Times New Roman"/>
          <w:sz w:val="24"/>
          <w:szCs w:val="24"/>
        </w:rPr>
      </w:pPr>
    </w:p>
    <w:p w14:paraId="102C4146" w14:textId="77777777" w:rsidR="00915A71" w:rsidRDefault="00915A71" w:rsidP="00915A71">
      <w:pPr>
        <w:spacing w:after="0" w:line="240" w:lineRule="auto"/>
        <w:rPr>
          <w:rFonts w:ascii="Times New Roman" w:hAnsi="Times New Roman" w:cs="Times New Roman"/>
          <w:sz w:val="24"/>
          <w:szCs w:val="24"/>
        </w:rPr>
      </w:pPr>
      <w:r>
        <w:rPr>
          <w:rFonts w:ascii="Times New Roman" w:hAnsi="Times New Roman" w:cs="Times New Roman"/>
          <w:sz w:val="24"/>
          <w:szCs w:val="24"/>
        </w:rPr>
        <w:t>Norfariza binti Mohd Radzi (PhD)</w:t>
      </w:r>
    </w:p>
    <w:p w14:paraId="0CD0D45A" w14:textId="77777777" w:rsidR="00915A71" w:rsidRDefault="00915A71" w:rsidP="00915A71">
      <w:pPr>
        <w:spacing w:after="0" w:line="240" w:lineRule="auto"/>
        <w:rPr>
          <w:rFonts w:ascii="Times New Roman" w:hAnsi="Times New Roman" w:cs="Times New Roman"/>
          <w:sz w:val="24"/>
          <w:szCs w:val="24"/>
        </w:rPr>
      </w:pPr>
      <w:r>
        <w:rPr>
          <w:rFonts w:ascii="Times New Roman" w:hAnsi="Times New Roman" w:cs="Times New Roman"/>
          <w:sz w:val="24"/>
          <w:szCs w:val="24"/>
        </w:rPr>
        <w:t>Senior Lecturer</w:t>
      </w:r>
    </w:p>
    <w:p w14:paraId="426F43D5" w14:textId="77777777" w:rsidR="00915A71" w:rsidRDefault="00915A71" w:rsidP="00915A71">
      <w:pPr>
        <w:spacing w:after="0" w:line="240" w:lineRule="auto"/>
        <w:rPr>
          <w:rFonts w:ascii="Times New Roman" w:hAnsi="Times New Roman" w:cs="Times New Roman"/>
          <w:sz w:val="24"/>
          <w:szCs w:val="24"/>
        </w:rPr>
      </w:pPr>
      <w:r>
        <w:rPr>
          <w:rFonts w:ascii="Times New Roman" w:hAnsi="Times New Roman" w:cs="Times New Roman"/>
          <w:sz w:val="24"/>
          <w:szCs w:val="24"/>
        </w:rPr>
        <w:t>Department of Educational Management, Planning &amp; Policy</w:t>
      </w:r>
    </w:p>
    <w:p w14:paraId="418A12A1" w14:textId="77777777" w:rsidR="00915A71" w:rsidRDefault="00915A71" w:rsidP="00915A71">
      <w:pPr>
        <w:spacing w:after="0" w:line="240" w:lineRule="auto"/>
        <w:rPr>
          <w:rFonts w:ascii="Times New Roman" w:hAnsi="Times New Roman" w:cs="Times New Roman"/>
          <w:sz w:val="24"/>
          <w:szCs w:val="24"/>
        </w:rPr>
      </w:pPr>
      <w:r>
        <w:rPr>
          <w:rFonts w:ascii="Times New Roman" w:hAnsi="Times New Roman" w:cs="Times New Roman"/>
          <w:sz w:val="24"/>
          <w:szCs w:val="24"/>
        </w:rPr>
        <w:t>Faculty of Education University of Malaya</w:t>
      </w:r>
    </w:p>
    <w:p w14:paraId="68F97291" w14:textId="77777777" w:rsidR="00915A71" w:rsidRPr="00C63CCD" w:rsidRDefault="00915A71" w:rsidP="00915A71">
      <w:pPr>
        <w:spacing w:after="0" w:line="240" w:lineRule="auto"/>
        <w:rPr>
          <w:rFonts w:ascii="Times New Roman" w:hAnsi="Times New Roman" w:cs="Times New Roman"/>
          <w:sz w:val="24"/>
          <w:szCs w:val="24"/>
        </w:rPr>
      </w:pPr>
      <w:r>
        <w:rPr>
          <w:rFonts w:ascii="Times New Roman" w:hAnsi="Times New Roman" w:cs="Times New Roman"/>
          <w:sz w:val="24"/>
          <w:szCs w:val="24"/>
        </w:rPr>
        <w:t>norfariza@um.edu.my</w:t>
      </w:r>
    </w:p>
    <w:p w14:paraId="26693BE6" w14:textId="77777777" w:rsidR="00CD6B17" w:rsidRDefault="00CD6B17"/>
    <w:sectPr w:rsidR="00CD6B17" w:rsidSect="00915A71">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24341587"/>
    <w:multiLevelType w:val="hybridMultilevel"/>
    <w:tmpl w:val="0CC066EA"/>
    <w:lvl w:ilvl="0" w:tplc="44090001">
      <w:start w:val="1"/>
      <w:numFmt w:val="bullet"/>
      <w:lvlText w:val=""/>
      <w:lvlJc w:val="left"/>
      <w:pPr>
        <w:ind w:left="720" w:hanging="360"/>
      </w:pPr>
      <w:rPr>
        <w:rFonts w:ascii="Symbol" w:hAnsi="Symbol"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1" w15:restartNumberingAfterBreak="0">
    <w:nsid w:val="36B0309C"/>
    <w:multiLevelType w:val="hybridMultilevel"/>
    <w:tmpl w:val="095EDF94"/>
    <w:lvl w:ilvl="0" w:tplc="1F206A56">
      <w:numFmt w:val="bullet"/>
      <w:lvlText w:val="•"/>
      <w:lvlJc w:val="left"/>
      <w:pPr>
        <w:ind w:left="644" w:hanging="360"/>
      </w:pPr>
      <w:rPr>
        <w:rFonts w:ascii="Calibri" w:eastAsiaTheme="minorHAnsi" w:hAnsi="Calibri" w:cs="Calibri"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2" w15:restartNumberingAfterBreak="0">
    <w:nsid w:val="4D143FFC"/>
    <w:multiLevelType w:val="hybridMultilevel"/>
    <w:tmpl w:val="DBDC2F16"/>
    <w:lvl w:ilvl="0" w:tplc="1F206A56">
      <w:numFmt w:val="bullet"/>
      <w:lvlText w:val="•"/>
      <w:lvlJc w:val="left"/>
      <w:pPr>
        <w:ind w:left="644" w:hanging="360"/>
      </w:pPr>
      <w:rPr>
        <w:rFonts w:ascii="Calibri" w:eastAsiaTheme="minorHAnsi" w:hAnsi="Calibri" w:cs="Calibri"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num w:numId="1" w16cid:durableId="36973484">
    <w:abstractNumId w:val="0"/>
  </w:num>
  <w:num w:numId="2" w16cid:durableId="1357580636">
    <w:abstractNumId w:val="2"/>
  </w:num>
  <w:num w:numId="3" w16cid:durableId="103515267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8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15A71"/>
    <w:rsid w:val="001C1670"/>
    <w:rsid w:val="00854E40"/>
    <w:rsid w:val="00915A71"/>
    <w:rsid w:val="009F2DFE"/>
    <w:rsid w:val="00CD6B17"/>
    <w:rsid w:val="00DD2F9C"/>
    <w:rsid w:val="00E564FD"/>
  </w:rsids>
  <m:mathPr>
    <m:mathFont m:val="Cambria Math"/>
    <m:brkBin m:val="before"/>
    <m:brkBinSub m:val="--"/>
    <m:smallFrac m:val="0"/>
    <m:dispDef/>
    <m:lMargin m:val="0"/>
    <m:rMargin m:val="0"/>
    <m:defJc m:val="centerGroup"/>
    <m:wrapIndent m:val="1440"/>
    <m:intLim m:val="subSup"/>
    <m:naryLim m:val="undOvr"/>
  </m:mathPr>
  <w:themeFontLang w:val="en-MY"/>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5FF64CF"/>
  <w15:chartTrackingRefBased/>
  <w15:docId w15:val="{97A98D95-B017-407E-90FF-068C6B7D5A5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MY"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15A71"/>
  </w:style>
  <w:style w:type="paragraph" w:styleId="Heading1">
    <w:name w:val="heading 1"/>
    <w:basedOn w:val="Normal"/>
    <w:next w:val="Normal"/>
    <w:link w:val="Heading1Char"/>
    <w:uiPriority w:val="9"/>
    <w:qFormat/>
    <w:rsid w:val="00915A71"/>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915A71"/>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915A71"/>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915A71"/>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915A71"/>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915A71"/>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915A71"/>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915A71"/>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915A71"/>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15A71"/>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915A71"/>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915A71"/>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915A71"/>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915A71"/>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915A71"/>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915A71"/>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915A71"/>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915A71"/>
    <w:rPr>
      <w:rFonts w:eastAsiaTheme="majorEastAsia" w:cstheme="majorBidi"/>
      <w:color w:val="272727" w:themeColor="text1" w:themeTint="D8"/>
    </w:rPr>
  </w:style>
  <w:style w:type="paragraph" w:styleId="Title">
    <w:name w:val="Title"/>
    <w:basedOn w:val="Normal"/>
    <w:next w:val="Normal"/>
    <w:link w:val="TitleChar"/>
    <w:uiPriority w:val="10"/>
    <w:qFormat/>
    <w:rsid w:val="00915A71"/>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915A71"/>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915A71"/>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915A71"/>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915A71"/>
    <w:pPr>
      <w:spacing w:before="160"/>
      <w:jc w:val="center"/>
    </w:pPr>
    <w:rPr>
      <w:i/>
      <w:iCs/>
      <w:color w:val="404040" w:themeColor="text1" w:themeTint="BF"/>
    </w:rPr>
  </w:style>
  <w:style w:type="character" w:customStyle="1" w:styleId="QuoteChar">
    <w:name w:val="Quote Char"/>
    <w:basedOn w:val="DefaultParagraphFont"/>
    <w:link w:val="Quote"/>
    <w:uiPriority w:val="29"/>
    <w:rsid w:val="00915A71"/>
    <w:rPr>
      <w:i/>
      <w:iCs/>
      <w:color w:val="404040" w:themeColor="text1" w:themeTint="BF"/>
    </w:rPr>
  </w:style>
  <w:style w:type="paragraph" w:styleId="ListParagraph">
    <w:name w:val="List Paragraph"/>
    <w:basedOn w:val="Normal"/>
    <w:uiPriority w:val="34"/>
    <w:qFormat/>
    <w:rsid w:val="00915A71"/>
    <w:pPr>
      <w:ind w:left="720"/>
      <w:contextualSpacing/>
    </w:pPr>
  </w:style>
  <w:style w:type="character" w:styleId="IntenseEmphasis">
    <w:name w:val="Intense Emphasis"/>
    <w:basedOn w:val="DefaultParagraphFont"/>
    <w:uiPriority w:val="21"/>
    <w:qFormat/>
    <w:rsid w:val="00915A71"/>
    <w:rPr>
      <w:i/>
      <w:iCs/>
      <w:color w:val="0F4761" w:themeColor="accent1" w:themeShade="BF"/>
    </w:rPr>
  </w:style>
  <w:style w:type="paragraph" w:styleId="IntenseQuote">
    <w:name w:val="Intense Quote"/>
    <w:basedOn w:val="Normal"/>
    <w:next w:val="Normal"/>
    <w:link w:val="IntenseQuoteChar"/>
    <w:uiPriority w:val="30"/>
    <w:qFormat/>
    <w:rsid w:val="00915A71"/>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915A71"/>
    <w:rPr>
      <w:i/>
      <w:iCs/>
      <w:color w:val="0F4761" w:themeColor="accent1" w:themeShade="BF"/>
    </w:rPr>
  </w:style>
  <w:style w:type="character" w:styleId="IntenseReference">
    <w:name w:val="Intense Reference"/>
    <w:basedOn w:val="DefaultParagraphFont"/>
    <w:uiPriority w:val="32"/>
    <w:qFormat/>
    <w:rsid w:val="00915A71"/>
    <w:rPr>
      <w:b/>
      <w:bCs/>
      <w:smallCaps/>
      <w:color w:val="0F4761" w:themeColor="accent1" w:themeShade="BF"/>
      <w:spacing w:val="5"/>
    </w:rPr>
  </w:style>
  <w:style w:type="character" w:styleId="Hyperlink">
    <w:name w:val="Hyperlink"/>
    <w:basedOn w:val="DefaultParagraphFont"/>
    <w:uiPriority w:val="99"/>
    <w:unhideWhenUsed/>
    <w:rsid w:val="00915A71"/>
    <w:rPr>
      <w:color w:val="467886" w:themeColor="hyperlink"/>
      <w:u w:val="single"/>
    </w:rPr>
  </w:style>
  <w:style w:type="character" w:styleId="UnresolvedMention">
    <w:name w:val="Unresolved Mention"/>
    <w:basedOn w:val="DefaultParagraphFont"/>
    <w:uiPriority w:val="99"/>
    <w:semiHidden/>
    <w:unhideWhenUsed/>
    <w:rsid w:val="00915A71"/>
    <w:rPr>
      <w:color w:val="605E5C"/>
      <w:shd w:val="clear" w:color="auto" w:fill="E1DFDD"/>
    </w:rPr>
  </w:style>
  <w:style w:type="paragraph" w:customStyle="1" w:styleId="Default">
    <w:name w:val="Default"/>
    <w:rsid w:val="00915A71"/>
    <w:pPr>
      <w:autoSpaceDE w:val="0"/>
      <w:autoSpaceDN w:val="0"/>
      <w:adjustRightInd w:val="0"/>
      <w:spacing w:after="0" w:line="240" w:lineRule="auto"/>
    </w:pPr>
    <w:rPr>
      <w:rFonts w:ascii="Times New Roman" w:hAnsi="Times New Roman" w:cs="Times New Roman"/>
      <w:color w:val="000000"/>
      <w:kern w:val="0"/>
      <w:sz w:val="24"/>
      <w:szCs w:val="24"/>
    </w:rPr>
  </w:style>
  <w:style w:type="table" w:styleId="TableGrid">
    <w:name w:val="Table Grid"/>
    <w:basedOn w:val="TableNormal"/>
    <w:uiPriority w:val="39"/>
    <w:rsid w:val="00915A7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scholar.google.com/citations?user=o1LhSSYAAAAJ&amp;hl=en" TargetMode="External"/><Relationship Id="rId13" Type="http://schemas.openxmlformats.org/officeDocument/2006/relationships/hyperlink" Target="https://www.scopus.com/authid/detail.uri?authorId=57219532478" TargetMode="External"/><Relationship Id="rId18" Type="http://schemas.openxmlformats.org/officeDocument/2006/relationships/image" Target="media/image6.png"/><Relationship Id="rId3" Type="http://schemas.openxmlformats.org/officeDocument/2006/relationships/settings" Target="settings.xml"/><Relationship Id="rId21" Type="http://schemas.openxmlformats.org/officeDocument/2006/relationships/hyperlink" Target="mailto:amirulfahmie89@gmail.com" TargetMode="External"/><Relationship Id="rId7" Type="http://schemas.openxmlformats.org/officeDocument/2006/relationships/image" Target="media/image1.png"/><Relationship Id="rId12" Type="http://schemas.openxmlformats.org/officeDocument/2006/relationships/hyperlink" Target="https://scholar.google.co.id/citations?user=UUiTC6YAAAAJ&amp;hl=en" TargetMode="External"/><Relationship Id="rId17" Type="http://schemas.openxmlformats.org/officeDocument/2006/relationships/image" Target="media/image5.png"/><Relationship Id="rId2" Type="http://schemas.openxmlformats.org/officeDocument/2006/relationships/styles" Target="styles.xml"/><Relationship Id="rId16" Type="http://schemas.openxmlformats.org/officeDocument/2006/relationships/hyperlink" Target="mailto:norfariza@um.edu.my" TargetMode="External"/><Relationship Id="rId20" Type="http://schemas.openxmlformats.org/officeDocument/2006/relationships/image" Target="media/image8.png"/><Relationship Id="rId1" Type="http://schemas.openxmlformats.org/officeDocument/2006/relationships/numbering" Target="numbering.xml"/><Relationship Id="rId6" Type="http://schemas.openxmlformats.org/officeDocument/2006/relationships/hyperlink" Target="https://orcid.org/0000-0002-9395-0798" TargetMode="External"/><Relationship Id="rId11" Type="http://schemas.openxmlformats.org/officeDocument/2006/relationships/hyperlink" Target="https://orcid.org/0000-0003-1330-2991" TargetMode="External"/><Relationship Id="rId24" Type="http://schemas.openxmlformats.org/officeDocument/2006/relationships/theme" Target="theme/theme1.xml"/><Relationship Id="rId5" Type="http://schemas.openxmlformats.org/officeDocument/2006/relationships/hyperlink" Target="mailto:amirulfahmie89@gmail.com" TargetMode="External"/><Relationship Id="rId15" Type="http://schemas.openxmlformats.org/officeDocument/2006/relationships/image" Target="media/image4.svg"/><Relationship Id="rId23" Type="http://schemas.openxmlformats.org/officeDocument/2006/relationships/fontTable" Target="fontTable.xml"/><Relationship Id="rId10" Type="http://schemas.openxmlformats.org/officeDocument/2006/relationships/hyperlink" Target="mailto:mdfaizal@um.edu.my" TargetMode="External"/><Relationship Id="rId19" Type="http://schemas.openxmlformats.org/officeDocument/2006/relationships/image" Target="media/image7.png"/><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image" Target="media/image3.png"/><Relationship Id="rId22" Type="http://schemas.openxmlformats.org/officeDocument/2006/relationships/hyperlink" Target="mailto:mdfaizal@um.edu.my"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6</TotalTime>
  <Pages>21</Pages>
  <Words>25365</Words>
  <Characters>144581</Characters>
  <Application>Microsoft Office Word</Application>
  <DocSecurity>0</DocSecurity>
  <Lines>1204</Lines>
  <Paragraphs>339</Paragraphs>
  <ScaleCrop>false</ScaleCrop>
  <Company/>
  <LinksUpToDate>false</LinksUpToDate>
  <CharactersWithSpaces>1696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mirul Fahmie Abdul Razak</dc:creator>
  <cp:keywords/>
  <dc:description/>
  <cp:lastModifiedBy>Amirul Fahmie Abdul Razak</cp:lastModifiedBy>
  <cp:revision>1</cp:revision>
  <dcterms:created xsi:type="dcterms:W3CDTF">2024-07-23T18:01:00Z</dcterms:created>
  <dcterms:modified xsi:type="dcterms:W3CDTF">2024-07-23T18:08:00Z</dcterms:modified>
</cp:coreProperties>
</file>